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FA41BA" w14:textId="0CDC47F2" w:rsidR="0072286C" w:rsidRDefault="006509E2" w:rsidP="0045763F">
      <w:pPr>
        <w:rPr>
          <w:b/>
          <w:bCs/>
        </w:rPr>
      </w:pPr>
      <w:r>
        <w:rPr>
          <w:b/>
          <w:bCs/>
        </w:rPr>
        <w:t>Appendix</w:t>
      </w:r>
      <w:r w:rsidRPr="00153BCD">
        <w:rPr>
          <w:b/>
          <w:bCs/>
        </w:rPr>
        <w:t xml:space="preserve"> </w:t>
      </w:r>
      <w:r w:rsidR="008C52D5" w:rsidRPr="00153BCD">
        <w:rPr>
          <w:b/>
          <w:bCs/>
        </w:rPr>
        <w:t>2:</w:t>
      </w:r>
      <w:r w:rsidR="00DC13DB">
        <w:rPr>
          <w:b/>
          <w:bCs/>
        </w:rPr>
        <w:t xml:space="preserve"> Quality a</w:t>
      </w:r>
      <w:r w:rsidRPr="00153BCD">
        <w:rPr>
          <w:b/>
          <w:bCs/>
        </w:rPr>
        <w:t xml:space="preserve">ssessment of the </w:t>
      </w:r>
      <w:r w:rsidR="0045763F">
        <w:rPr>
          <w:b/>
          <w:bCs/>
        </w:rPr>
        <w:t xml:space="preserve">selected </w:t>
      </w:r>
      <w:r w:rsidRPr="00153BCD">
        <w:rPr>
          <w:b/>
          <w:bCs/>
        </w:rPr>
        <w:t>studies</w:t>
      </w:r>
    </w:p>
    <w:p w14:paraId="7D7D5903" w14:textId="3768A360" w:rsidR="00BB0B93" w:rsidRPr="00D90B4A" w:rsidRDefault="00BB0B93" w:rsidP="00DC13DB"/>
    <w:tbl>
      <w:tblPr>
        <w:tblStyle w:val="PlainTable2"/>
        <w:tblW w:w="0" w:type="auto"/>
        <w:tblLook w:val="0420" w:firstRow="1" w:lastRow="0" w:firstColumn="0" w:lastColumn="0" w:noHBand="0" w:noVBand="1"/>
      </w:tblPr>
      <w:tblGrid>
        <w:gridCol w:w="2700"/>
        <w:gridCol w:w="2477"/>
        <w:gridCol w:w="2589"/>
        <w:gridCol w:w="2589"/>
        <w:gridCol w:w="2589"/>
      </w:tblGrid>
      <w:tr w:rsidR="00DC13DB" w:rsidRPr="00427E20" w14:paraId="5D65C4C0" w14:textId="77777777" w:rsidTr="00A23634">
        <w:trPr>
          <w:cnfStyle w:val="100000000000" w:firstRow="1" w:lastRow="0" w:firstColumn="0" w:lastColumn="0" w:oddVBand="0" w:evenVBand="0" w:oddHBand="0" w:evenHBand="0" w:firstRowFirstColumn="0" w:firstRowLastColumn="0" w:lastRowFirstColumn="0" w:lastRowLastColumn="0"/>
          <w:trHeight w:val="355"/>
        </w:trPr>
        <w:tc>
          <w:tcPr>
            <w:tcW w:w="12944" w:type="dxa"/>
            <w:gridSpan w:val="5"/>
          </w:tcPr>
          <w:p w14:paraId="2B9F7732" w14:textId="4B9F6B24" w:rsidR="00DC13DB" w:rsidRPr="00427E20" w:rsidRDefault="00DC13DB" w:rsidP="00284F65">
            <w:pPr>
              <w:jc w:val="center"/>
              <w:rPr>
                <w:rFonts w:asciiTheme="majorBidi" w:hAnsiTheme="majorBidi" w:cstheme="majorBidi"/>
                <w:b w:val="0"/>
                <w:bCs w:val="0"/>
                <w:sz w:val="20"/>
                <w:szCs w:val="20"/>
              </w:rPr>
            </w:pPr>
            <w:r w:rsidRPr="00427E20">
              <w:rPr>
                <w:rFonts w:asciiTheme="majorBidi" w:hAnsiTheme="majorBidi" w:cstheme="majorBidi"/>
                <w:sz w:val="20"/>
                <w:szCs w:val="20"/>
              </w:rPr>
              <w:t>(</w:t>
            </w:r>
            <w:proofErr w:type="spellStart"/>
            <w:r w:rsidRPr="00427E20">
              <w:rPr>
                <w:rFonts w:asciiTheme="majorBidi" w:hAnsiTheme="majorBidi" w:cstheme="majorBidi"/>
                <w:sz w:val="20"/>
                <w:szCs w:val="20"/>
              </w:rPr>
              <w:t>1A</w:t>
            </w:r>
            <w:proofErr w:type="spellEnd"/>
            <w:r w:rsidRPr="00427E20">
              <w:rPr>
                <w:rFonts w:asciiTheme="majorBidi" w:hAnsiTheme="majorBidi" w:cstheme="majorBidi"/>
                <w:sz w:val="20"/>
                <w:szCs w:val="20"/>
              </w:rPr>
              <w:t xml:space="preserve">) using the Modified Newcastle–Ottawa Scale for cross sectional studies  </w:t>
            </w:r>
            <w:r w:rsidRPr="00427E20">
              <w:rPr>
                <w:rFonts w:asciiTheme="majorBidi" w:hAnsiTheme="majorBidi" w:cstheme="majorBidi"/>
                <w:sz w:val="20"/>
                <w:szCs w:val="20"/>
              </w:rPr>
              <w:fldChar w:fldCharType="begin"/>
            </w:r>
            <w:r w:rsidR="00E11FDA">
              <w:rPr>
                <w:rFonts w:asciiTheme="majorBidi" w:hAnsiTheme="majorBidi" w:cstheme="majorBidi"/>
                <w:sz w:val="20"/>
                <w:szCs w:val="20"/>
              </w:rPr>
              <w:instrText xml:space="preserve"> ADDIN ZOTERO_ITEM CSL_CITATION {"citationID":"CVccajRd","properties":{"formattedCitation":"\\super (1\\uc0\\u8211{}3)\\nosupersub{}","plainCitation":"(1–3)","noteIndex":0},"citationItems":[{"id":1358,"uris":["http://zotero.org/users/6535764/items/HMZLQQK8"],"uri":["http://zotero.org/users/6535764/items/HMZLQQK8"],"itemData":{"id":1358,"type":"article-journal","container-title":"The British journal of psychiatry","issue":"2","note":"publisher: Cambridge University Press","page":"100–107","source":"Google Scholar","title":"Vitamin D deficiency and depression in adults: systematic review and meta-analysis","title-short":"Vitamin D deficiency and depression in adults","volume":"202","author":[{"family":"Anglin","given":"Rebecca ES"},{"family":"Samaan","given":"Zainab"},{"family":"Walter","given":"Stephen D."},{"family":"McDonald","given":"Sarah D."}],"issued":{"date-parts":[["2013"]]}}},{"id":1190,"uris":["http://zotero.org/users/6535764/items/TCF8YHTJ"],"uri":["http://zotero.org/users/6535764/items/TCF8YHTJ"],"itemData":{"id":1190,"type":"article-journal","container-title":"BMC public health","issue":"1","note":"publisher: Springer","page":"154","source":"Google Scholar","title":"Are healthcare workers’ intentions to vaccinate related to their knowledge, beliefs and attitudes? A systematic review","title-short":"Are healthcare workers’ intentions to vaccinate related to their knowledge, beliefs and attitudes?","volume":"13","author":[{"family":"Herzog","given":"Raúl"},{"family":"Álvarez-Pasquin","given":"Mª José"},{"family":"Díaz","given":"Camino"},{"family":"Del Barrio","given":"José Luis"},{"family":"Estrada","given":"José Manuel"},{"family":"Gil","given":"Ángel"}],"issued":{"date-parts":[["2013"]]}}},{"id":1357,"uris":["http://zotero.org/users/6535764/items/CGVCRCF3"],"uri":["http://zotero.org/users/6535764/items/CGVCRCF3"],"itemData":{"id":1357,"type":"article-journal","container-title":"Ottawa: Ottawa Hospital Research Institute","source":"Google Scholar","title":"The Newcastle-Ottawa scale (NOS) for assessing the quality of nonrandomised studies in meta-analyses","author":[{"family":"Peterson","given":"J."},{"family":"Welch","given":"V."},{"family":"Losos","given":"M."},{"family":"Tugwell","given":"PJOOHRI"}],"issued":{"date-parts":[["2011"]]}}}],"schema":"https://github.com/citation-style-language/schema/raw/master/csl-citation.json"} </w:instrText>
            </w:r>
            <w:r w:rsidRPr="00427E20">
              <w:rPr>
                <w:rFonts w:asciiTheme="majorBidi" w:hAnsiTheme="majorBidi" w:cstheme="majorBidi"/>
                <w:sz w:val="20"/>
                <w:szCs w:val="20"/>
              </w:rPr>
              <w:fldChar w:fldCharType="separate"/>
            </w:r>
            <w:r w:rsidR="00284F65" w:rsidRPr="00427E20">
              <w:rPr>
                <w:rFonts w:asciiTheme="majorBidi" w:hAnsiTheme="majorBidi" w:cstheme="majorBidi"/>
                <w:sz w:val="20"/>
                <w:szCs w:val="20"/>
                <w:vertAlign w:val="superscript"/>
              </w:rPr>
              <w:t>(1–3)</w:t>
            </w:r>
            <w:r w:rsidRPr="00427E20">
              <w:rPr>
                <w:rFonts w:asciiTheme="majorBidi" w:hAnsiTheme="majorBidi" w:cstheme="majorBidi"/>
                <w:sz w:val="20"/>
                <w:szCs w:val="20"/>
              </w:rPr>
              <w:fldChar w:fldCharType="end"/>
            </w:r>
          </w:p>
          <w:p w14:paraId="3848D6D0" w14:textId="77777777" w:rsidR="00DC13DB" w:rsidRPr="00427E20" w:rsidRDefault="00DC13DB" w:rsidP="007453C6">
            <w:pPr>
              <w:jc w:val="center"/>
              <w:rPr>
                <w:rFonts w:asciiTheme="majorBidi" w:hAnsiTheme="majorBidi" w:cstheme="majorBidi"/>
                <w:sz w:val="20"/>
                <w:szCs w:val="20"/>
              </w:rPr>
            </w:pPr>
          </w:p>
        </w:tc>
      </w:tr>
      <w:tr w:rsidR="006509E2" w:rsidRPr="00427E20" w14:paraId="2F97A892"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592CFCAF" w14:textId="77777777" w:rsidR="006509E2" w:rsidRPr="00A23634" w:rsidRDefault="006509E2" w:rsidP="2CCC64F2">
            <w:pPr>
              <w:jc w:val="center"/>
              <w:rPr>
                <w:rFonts w:asciiTheme="majorBidi" w:hAnsiTheme="majorBidi" w:cstheme="majorBidi"/>
                <w:b/>
                <w:bCs/>
                <w:sz w:val="20"/>
                <w:szCs w:val="20"/>
              </w:rPr>
            </w:pPr>
            <w:r w:rsidRPr="00A23634">
              <w:rPr>
                <w:rFonts w:asciiTheme="majorBidi" w:hAnsiTheme="majorBidi" w:cstheme="majorBidi"/>
                <w:b/>
                <w:bCs/>
                <w:sz w:val="20"/>
                <w:szCs w:val="20"/>
              </w:rPr>
              <w:t>Studies</w:t>
            </w:r>
          </w:p>
        </w:tc>
        <w:tc>
          <w:tcPr>
            <w:tcW w:w="2477" w:type="dxa"/>
          </w:tcPr>
          <w:p w14:paraId="2DE6A183" w14:textId="1B39B212" w:rsidR="006509E2" w:rsidRPr="00A23634" w:rsidRDefault="006509E2" w:rsidP="007453C6">
            <w:pPr>
              <w:jc w:val="center"/>
              <w:rPr>
                <w:rFonts w:asciiTheme="majorBidi" w:hAnsiTheme="majorBidi" w:cstheme="majorBidi"/>
                <w:b/>
                <w:bCs/>
                <w:sz w:val="20"/>
                <w:szCs w:val="20"/>
              </w:rPr>
            </w:pPr>
            <w:r w:rsidRPr="00A23634">
              <w:rPr>
                <w:rFonts w:asciiTheme="majorBidi" w:hAnsiTheme="majorBidi" w:cstheme="majorBidi"/>
                <w:b/>
                <w:bCs/>
                <w:sz w:val="20"/>
                <w:szCs w:val="20"/>
              </w:rPr>
              <w:t>Selection (</w:t>
            </w:r>
            <w:r w:rsidR="00536649" w:rsidRPr="00A23634">
              <w:rPr>
                <w:rFonts w:asciiTheme="majorBidi" w:hAnsiTheme="majorBidi" w:cstheme="majorBidi"/>
                <w:b/>
                <w:bCs/>
                <w:sz w:val="20"/>
                <w:szCs w:val="20"/>
              </w:rPr>
              <w:t>score=</w:t>
            </w:r>
            <w:r w:rsidRPr="00A23634">
              <w:rPr>
                <w:rFonts w:asciiTheme="majorBidi" w:hAnsiTheme="majorBidi" w:cstheme="majorBidi"/>
                <w:b/>
                <w:bCs/>
                <w:sz w:val="20"/>
                <w:szCs w:val="20"/>
              </w:rPr>
              <w:t>5</w:t>
            </w:r>
            <w:r w:rsidR="008C52D5" w:rsidRPr="00A23634">
              <w:rPr>
                <w:rFonts w:ascii="Cambria Math" w:hAnsi="Cambria Math" w:cs="Cambria Math"/>
                <w:b/>
                <w:bCs/>
                <w:sz w:val="20"/>
                <w:szCs w:val="20"/>
              </w:rPr>
              <w:t>⋆</w:t>
            </w:r>
            <w:r w:rsidRPr="00A23634">
              <w:rPr>
                <w:rFonts w:asciiTheme="majorBidi" w:hAnsiTheme="majorBidi" w:cstheme="majorBidi"/>
                <w:b/>
                <w:bCs/>
                <w:sz w:val="20"/>
                <w:szCs w:val="20"/>
              </w:rPr>
              <w:t>)</w:t>
            </w:r>
          </w:p>
        </w:tc>
        <w:tc>
          <w:tcPr>
            <w:tcW w:w="2589" w:type="dxa"/>
          </w:tcPr>
          <w:p w14:paraId="03CEF390" w14:textId="55A8B2AF" w:rsidR="006509E2" w:rsidRPr="00A23634" w:rsidRDefault="006509E2" w:rsidP="007453C6">
            <w:pPr>
              <w:jc w:val="center"/>
              <w:rPr>
                <w:rFonts w:asciiTheme="majorBidi" w:hAnsiTheme="majorBidi" w:cstheme="majorBidi"/>
                <w:b/>
                <w:bCs/>
                <w:sz w:val="20"/>
                <w:szCs w:val="20"/>
              </w:rPr>
            </w:pPr>
            <w:r w:rsidRPr="00A23634">
              <w:rPr>
                <w:rFonts w:asciiTheme="majorBidi" w:hAnsiTheme="majorBidi" w:cstheme="majorBidi"/>
                <w:b/>
                <w:bCs/>
                <w:sz w:val="20"/>
                <w:szCs w:val="20"/>
              </w:rPr>
              <w:t>Comparability (</w:t>
            </w:r>
            <w:r w:rsidR="00536649" w:rsidRPr="00A23634">
              <w:rPr>
                <w:rFonts w:asciiTheme="majorBidi" w:hAnsiTheme="majorBidi" w:cstheme="majorBidi"/>
                <w:b/>
                <w:bCs/>
                <w:sz w:val="20"/>
                <w:szCs w:val="20"/>
              </w:rPr>
              <w:t>score=</w:t>
            </w:r>
            <w:r w:rsidRPr="00A23634">
              <w:rPr>
                <w:rFonts w:asciiTheme="majorBidi" w:hAnsiTheme="majorBidi" w:cstheme="majorBidi"/>
                <w:b/>
                <w:bCs/>
                <w:sz w:val="20"/>
                <w:szCs w:val="20"/>
              </w:rPr>
              <w:t>2</w:t>
            </w:r>
            <w:r w:rsidR="008C52D5" w:rsidRPr="00A23634">
              <w:rPr>
                <w:rFonts w:ascii="Cambria Math" w:hAnsi="Cambria Math" w:cs="Cambria Math"/>
                <w:b/>
                <w:bCs/>
                <w:sz w:val="20"/>
                <w:szCs w:val="20"/>
              </w:rPr>
              <w:t>⋆</w:t>
            </w:r>
            <w:r w:rsidRPr="00A23634">
              <w:rPr>
                <w:rFonts w:asciiTheme="majorBidi" w:hAnsiTheme="majorBidi" w:cstheme="majorBidi"/>
                <w:b/>
                <w:bCs/>
                <w:sz w:val="20"/>
                <w:szCs w:val="20"/>
              </w:rPr>
              <w:t>)</w:t>
            </w:r>
          </w:p>
        </w:tc>
        <w:tc>
          <w:tcPr>
            <w:tcW w:w="2589" w:type="dxa"/>
          </w:tcPr>
          <w:p w14:paraId="35628E0A" w14:textId="0F710F45" w:rsidR="006509E2" w:rsidRPr="00A23634" w:rsidRDefault="006509E2" w:rsidP="007453C6">
            <w:pPr>
              <w:jc w:val="center"/>
              <w:rPr>
                <w:rFonts w:asciiTheme="majorBidi" w:hAnsiTheme="majorBidi" w:cstheme="majorBidi"/>
                <w:b/>
                <w:bCs/>
                <w:sz w:val="20"/>
                <w:szCs w:val="20"/>
              </w:rPr>
            </w:pPr>
            <w:r w:rsidRPr="00A23634">
              <w:rPr>
                <w:rFonts w:asciiTheme="majorBidi" w:hAnsiTheme="majorBidi" w:cstheme="majorBidi"/>
                <w:b/>
                <w:bCs/>
                <w:sz w:val="20"/>
                <w:szCs w:val="20"/>
              </w:rPr>
              <w:t>Outcome (</w:t>
            </w:r>
            <w:r w:rsidR="00536649" w:rsidRPr="00A23634">
              <w:rPr>
                <w:rFonts w:asciiTheme="majorBidi" w:hAnsiTheme="majorBidi" w:cstheme="majorBidi"/>
                <w:b/>
                <w:bCs/>
                <w:sz w:val="20"/>
                <w:szCs w:val="20"/>
              </w:rPr>
              <w:t>score=</w:t>
            </w:r>
            <w:r w:rsidRPr="00A23634">
              <w:rPr>
                <w:rFonts w:asciiTheme="majorBidi" w:hAnsiTheme="majorBidi" w:cstheme="majorBidi"/>
                <w:b/>
                <w:bCs/>
                <w:sz w:val="20"/>
                <w:szCs w:val="20"/>
              </w:rPr>
              <w:t>3</w:t>
            </w:r>
            <w:r w:rsidR="008C52D5" w:rsidRPr="00A23634">
              <w:rPr>
                <w:rFonts w:ascii="Cambria Math" w:hAnsi="Cambria Math" w:cs="Cambria Math"/>
                <w:b/>
                <w:bCs/>
                <w:sz w:val="20"/>
                <w:szCs w:val="20"/>
              </w:rPr>
              <w:t>⋆</w:t>
            </w:r>
            <w:r w:rsidRPr="00A23634">
              <w:rPr>
                <w:rFonts w:asciiTheme="majorBidi" w:hAnsiTheme="majorBidi" w:cstheme="majorBidi"/>
                <w:b/>
                <w:bCs/>
                <w:sz w:val="20"/>
                <w:szCs w:val="20"/>
              </w:rPr>
              <w:t>)</w:t>
            </w:r>
          </w:p>
        </w:tc>
        <w:tc>
          <w:tcPr>
            <w:tcW w:w="2589" w:type="dxa"/>
          </w:tcPr>
          <w:p w14:paraId="20EFEE5A" w14:textId="7F637C6A" w:rsidR="006509E2" w:rsidRPr="00A23634" w:rsidRDefault="006509E2" w:rsidP="007453C6">
            <w:pPr>
              <w:jc w:val="center"/>
              <w:rPr>
                <w:rFonts w:asciiTheme="majorBidi" w:hAnsiTheme="majorBidi" w:cstheme="majorBidi"/>
                <w:b/>
                <w:bCs/>
                <w:sz w:val="20"/>
                <w:szCs w:val="20"/>
              </w:rPr>
            </w:pPr>
            <w:r w:rsidRPr="00A23634">
              <w:rPr>
                <w:rFonts w:asciiTheme="majorBidi" w:hAnsiTheme="majorBidi" w:cstheme="majorBidi"/>
                <w:b/>
                <w:bCs/>
                <w:sz w:val="20"/>
                <w:szCs w:val="20"/>
              </w:rPr>
              <w:t>Total (</w:t>
            </w:r>
            <w:r w:rsidR="008C52D5" w:rsidRPr="00A23634">
              <w:rPr>
                <w:rFonts w:asciiTheme="majorBidi" w:hAnsiTheme="majorBidi" w:cstheme="majorBidi"/>
                <w:b/>
                <w:bCs/>
                <w:sz w:val="20"/>
                <w:szCs w:val="20"/>
              </w:rPr>
              <w:t xml:space="preserve">Max </w:t>
            </w:r>
            <w:r w:rsidR="00536649" w:rsidRPr="00A23634">
              <w:rPr>
                <w:rFonts w:asciiTheme="majorBidi" w:hAnsiTheme="majorBidi" w:cstheme="majorBidi"/>
                <w:b/>
                <w:bCs/>
                <w:sz w:val="20"/>
                <w:szCs w:val="20"/>
              </w:rPr>
              <w:t>score=</w:t>
            </w:r>
            <w:r w:rsidRPr="00A23634">
              <w:rPr>
                <w:rFonts w:asciiTheme="majorBidi" w:hAnsiTheme="majorBidi" w:cstheme="majorBidi"/>
                <w:b/>
                <w:bCs/>
                <w:sz w:val="20"/>
                <w:szCs w:val="20"/>
              </w:rPr>
              <w:t>10</w:t>
            </w:r>
            <w:r w:rsidR="008C52D5" w:rsidRPr="00A23634">
              <w:rPr>
                <w:rFonts w:ascii="Cambria Math" w:hAnsi="Cambria Math" w:cs="Cambria Math"/>
                <w:b/>
                <w:bCs/>
                <w:sz w:val="20"/>
                <w:szCs w:val="20"/>
              </w:rPr>
              <w:t>⋆</w:t>
            </w:r>
            <w:r w:rsidRPr="00A23634">
              <w:rPr>
                <w:rFonts w:asciiTheme="majorBidi" w:hAnsiTheme="majorBidi" w:cstheme="majorBidi"/>
                <w:b/>
                <w:bCs/>
                <w:sz w:val="20"/>
                <w:szCs w:val="20"/>
              </w:rPr>
              <w:t>)</w:t>
            </w:r>
          </w:p>
        </w:tc>
      </w:tr>
      <w:tr w:rsidR="00915992" w:rsidRPr="00427E20" w14:paraId="501A077C" w14:textId="77777777" w:rsidTr="00A23634">
        <w:trPr>
          <w:trHeight w:val="355"/>
        </w:trPr>
        <w:tc>
          <w:tcPr>
            <w:tcW w:w="2700" w:type="dxa"/>
          </w:tcPr>
          <w:p w14:paraId="682AB384" w14:textId="0035A63E" w:rsidR="00915992" w:rsidRPr="00427E20" w:rsidRDefault="00915992" w:rsidP="2CCC64F2">
            <w:pPr>
              <w:jc w:val="center"/>
              <w:rPr>
                <w:rFonts w:asciiTheme="majorBidi" w:hAnsiTheme="majorBidi" w:cstheme="majorBidi"/>
                <w:b/>
                <w:bCs/>
                <w:sz w:val="20"/>
                <w:szCs w:val="20"/>
              </w:rPr>
            </w:pPr>
            <w:r w:rsidRPr="2CCC64F2">
              <w:rPr>
                <w:rFonts w:asciiTheme="majorBidi" w:hAnsiTheme="majorBidi" w:cstheme="majorBidi"/>
                <w:b/>
                <w:bCs/>
                <w:color w:val="000000" w:themeColor="text1"/>
                <w:sz w:val="20"/>
                <w:szCs w:val="20"/>
              </w:rPr>
              <w:t xml:space="preserve">Deschasaux-Tanguy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pnwHtUja","properties":{"formattedCitation":"\\super (4)\\nosupersub{}","plainCitation":"(4)","noteIndex":0},"citationItems":[{"id":1374,"uris":["http://zotero.org/users/6535764/items/RIGZCQHI"],"uri":["http://zotero.org/users/6535764/items/RIGZCQHI"],"itemData":{"id":1374,"type":"article-journal","abstract":"Background: Since December 2019, the coronavirus disease (COVID-19) has massively spread, with overwhelming of health care systems and numerous deaths worldwide. To remedy this, several countries, including France, have taken strict lockdown measures, requiring the closure of all but essential places. This unprecedented disruption of daily routines has a strong potential for disrupting nutritional behaviours. Nutrition being one of the main modifiable risk factors for chronic disease risk, this may have further consequences for public health. Our objective was therefore to describe nutritional behaviours during the lockdown period and to put them in light of individual characteristics. Methods: 37,252 French adults from the web-based NutriNet-Sante cohort filled lockdown-specific questionnaires in April-May 2020 (nutritional behaviours, body weight, physical activity, 24h-dietary records). Nutritional behaviours were compared before and during lockdown using Student paired t-tests and associated to individual characteristics using multivariable logistic or linear regression models. Clusters of nutritional behaviours were derived from multiple correspondence analysis and ascending hierarchical classification. Results: During the lockdown, trends for unfavourable nutritional behaviours were observed: weight gain (for 35%; +1.8kg on average), decreased physical activity (53%), increased sedentary time (63%), increased snacking, decreased consumption of fresh food products (especially fruit and fish), increased consumption of sweets, biscuits and cakes. Yet, opposite trends were also observed: weight loss (for 23%, -2kg on average), increased home-made cooking (40%), increased physical activity (19%). These behavioural trends related to sociodemographic and economic position, professional situation during the lockdown (teleworking or not), initial weight status, having children at home, anxiety and depressive symptoms, as well as diet quality before the lockdown. Modifications of nutritional practices mainly related to routine change, food supply, emotional reasons but also to voluntary changes to adjust to the current situation. Conclusion: These results suggest that the lockdown led, in a substantial part of the population, to unhealthy nutritional behaviours that, if maintained in the long term, may increase the nutrition-related burden of disease and also impact immunity. Yet, the lockdown situation also created an opportunity for some people to improve their nutritional behaviours, with high stakes to understand the leverages to put these on a long-term footing.","container-title":"medRxiv","DOI":"10.1101/2020.06.04.20121855","language":"en","note":"publisher: Cold Spring Harbor Laboratory Press","page":"2020.06.04.20121855","source":"www.medrxiv.org","title":"Diet and physical activity during the COVID-19 lockdown period (March-May 2020): results from the French NutriNet-Sante cohort study","title-short":"Diet and physical activity during the COVID-19 lockdown period (March-May 2020)","author":[{"family":"Deschasaux-Tanguy","given":"Melanie"},{"family":"Druesne-Pecollo","given":"Nathalie"},{"family":"Esseddik","given":"Younes"},{"family":"Edelenyi","given":"Fabien Szabo","dropping-particle":"de"},{"family":"Alles","given":"Benjamin"},{"family":"Andreeva","given":"Valentina A."},{"family":"Baudry","given":"Julia"},{"family":"Charreire","given":"Helene"},{"family":"Deschamps","given":"Valerie"},{"family":"Egnell","given":"Manon"},{"family":"Fezeu","given":"Leopold K."},{"family":"Galan","given":"Pilar"},{"family":"Julia","given":"Chantal"},{"family":"Kesse-Guyot","given":"Emmanuelle"},{"family":"Latino-Martel","given":"Paule"},{"family":"Oppert","given":"Jean-Michel"},{"family":"Peneau","given":"Sandrine"},{"family":"Verdot","given":"Charlotte"},{"family":"Hercberg","given":"Serge"},{"family":"Touvier","given":"Mathilde"}],"issued":{"date-parts":[["2020",6,5]]}}}],"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E11FDA" w:rsidRPr="2CCC64F2">
              <w:rPr>
                <w:sz w:val="20"/>
                <w:szCs w:val="20"/>
                <w:vertAlign w:val="superscript"/>
              </w:rPr>
              <w:t>(4)</w:t>
            </w:r>
            <w:r w:rsidRPr="2CCC64F2">
              <w:rPr>
                <w:rFonts w:asciiTheme="majorBidi" w:hAnsiTheme="majorBidi" w:cstheme="majorBidi"/>
                <w:color w:val="000000" w:themeColor="text1"/>
                <w:sz w:val="20"/>
                <w:szCs w:val="20"/>
              </w:rPr>
              <w:fldChar w:fldCharType="end"/>
            </w:r>
            <w:r w:rsidRPr="2CCC64F2">
              <w:rPr>
                <w:rFonts w:asciiTheme="majorBidi" w:hAnsiTheme="majorBidi" w:cstheme="majorBidi"/>
                <w:b/>
                <w:bCs/>
                <w:color w:val="000000" w:themeColor="text1"/>
                <w:sz w:val="20"/>
                <w:szCs w:val="20"/>
              </w:rPr>
              <w:t>.</w:t>
            </w:r>
          </w:p>
        </w:tc>
        <w:tc>
          <w:tcPr>
            <w:tcW w:w="2477" w:type="dxa"/>
          </w:tcPr>
          <w:p w14:paraId="4935BDEC" w14:textId="27BED09E"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2DC3E0F3" w14:textId="26310312"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4E99986D" w14:textId="22422B34"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757978BE" w14:textId="54436AAB"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9</w:t>
            </w:r>
            <w:r w:rsidRPr="00427E20">
              <w:rPr>
                <w:rFonts w:ascii="Cambria Math" w:hAnsi="Cambria Math" w:cs="Cambria Math"/>
                <w:color w:val="000000"/>
                <w:sz w:val="20"/>
                <w:szCs w:val="20"/>
              </w:rPr>
              <w:t>⋆</w:t>
            </w:r>
          </w:p>
        </w:tc>
      </w:tr>
      <w:tr w:rsidR="00915992" w:rsidRPr="00427E20" w14:paraId="20654370"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2D162769" w14:textId="29375E0C" w:rsidR="00915992" w:rsidRPr="00427E20" w:rsidRDefault="00915992" w:rsidP="2CCC64F2">
            <w:pPr>
              <w:jc w:val="center"/>
              <w:rPr>
                <w:rFonts w:asciiTheme="majorBidi" w:hAnsiTheme="majorBidi" w:cstheme="majorBidi"/>
                <w:b/>
                <w:bCs/>
                <w:sz w:val="20"/>
                <w:szCs w:val="20"/>
              </w:rPr>
            </w:pPr>
            <w:proofErr w:type="spellStart"/>
            <w:r w:rsidRPr="2CCC64F2">
              <w:rPr>
                <w:rFonts w:asciiTheme="majorBidi" w:hAnsiTheme="majorBidi" w:cstheme="majorBidi"/>
                <w:b/>
                <w:bCs/>
                <w:color w:val="000000" w:themeColor="text1"/>
                <w:sz w:val="20"/>
                <w:szCs w:val="20"/>
              </w:rPr>
              <w:t>Dondi</w:t>
            </w:r>
            <w:proofErr w:type="spellEnd"/>
            <w:r w:rsidRPr="2CCC64F2">
              <w:rPr>
                <w:rFonts w:asciiTheme="majorBidi" w:hAnsiTheme="majorBidi" w:cstheme="majorBidi"/>
                <w:b/>
                <w:bCs/>
                <w:color w:val="000000" w:themeColor="text1"/>
                <w:sz w:val="20"/>
                <w:szCs w:val="20"/>
              </w:rPr>
              <w:t xml:space="preserve"> ,  et al., 2020</w:t>
            </w:r>
            <w:r w:rsidR="00E11FDA" w:rsidRPr="2CCC64F2">
              <w:rPr>
                <w:rFonts w:asciiTheme="majorBidi" w:hAnsiTheme="majorBidi" w:cstheme="majorBidi"/>
                <w:b/>
                <w:bCs/>
                <w:color w:val="000000" w:themeColor="text1"/>
                <w:sz w:val="20"/>
                <w:szCs w:val="20"/>
              </w:rPr>
              <w:t xml:space="preserve">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U63dR1zj","properties":{"formattedCitation":"\\super (6)\\nosupersub{}","plainCitation":"(6)","noteIndex":0},"citationItems":[{"id":7911,"uris":["http://zotero.org/users/6535764/items/R9PGWI3J"],"uri":["http://zotero.org/users/6535764/items/R9PGWI3J"],"itemData":{"id":7911,"type":"article-journal","container-title":"Nutrients","issue":"1","note":"number: 1\npublisher: Multidisciplinary Digital Publishing Institute","page":"121","source":"Google Scholar","title":"Parents’ Perception of Food Insecurity and of Its Effects on Their Children in Italy Six Months after the COVID-19 Pandemic Outbreak","volume":"13","author":[{"family":"Dondi","given":"Arianna"},{"family":"Candela","given":"Egidio"},{"family":"Morigi","given":"Francesca"},{"family":"Lenzi","given":"Jacopo"},{"family":"Pierantoni","given":"Luca"},{"family":"Lanari","given":"Marcello"}],"issued":{"date-parts":[["2021"]]}}}],"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E11FDA" w:rsidRPr="2CCC64F2">
              <w:rPr>
                <w:sz w:val="20"/>
                <w:szCs w:val="20"/>
                <w:vertAlign w:val="superscript"/>
              </w:rPr>
              <w:t>(6)</w:t>
            </w:r>
            <w:r w:rsidRPr="2CCC64F2">
              <w:rPr>
                <w:rFonts w:asciiTheme="majorBidi" w:hAnsiTheme="majorBidi" w:cstheme="majorBidi"/>
                <w:color w:val="000000" w:themeColor="text1"/>
                <w:sz w:val="20"/>
                <w:szCs w:val="20"/>
              </w:rPr>
              <w:fldChar w:fldCharType="end"/>
            </w:r>
          </w:p>
        </w:tc>
        <w:tc>
          <w:tcPr>
            <w:tcW w:w="2477" w:type="dxa"/>
          </w:tcPr>
          <w:p w14:paraId="45F2ACAE" w14:textId="7B50AB07"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09D75845" w14:textId="7C6CFB70"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2562065E" w14:textId="4C76D8D0"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C9AF993" w14:textId="737714E1"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8</w:t>
            </w:r>
            <w:r w:rsidRPr="00427E20">
              <w:rPr>
                <w:rFonts w:ascii="Cambria Math" w:hAnsi="Cambria Math" w:cs="Cambria Math"/>
                <w:color w:val="000000"/>
                <w:sz w:val="20"/>
                <w:szCs w:val="20"/>
              </w:rPr>
              <w:t>⋆</w:t>
            </w:r>
          </w:p>
        </w:tc>
      </w:tr>
      <w:tr w:rsidR="00915992" w:rsidRPr="00427E20" w14:paraId="34A86D88" w14:textId="77777777" w:rsidTr="00A23634">
        <w:trPr>
          <w:trHeight w:val="355"/>
        </w:trPr>
        <w:tc>
          <w:tcPr>
            <w:tcW w:w="2700" w:type="dxa"/>
          </w:tcPr>
          <w:p w14:paraId="67D8DAA7" w14:textId="4AD9A218" w:rsidR="00915992" w:rsidRPr="00427E20" w:rsidRDefault="00915992" w:rsidP="2CCC64F2">
            <w:pPr>
              <w:jc w:val="center"/>
              <w:rPr>
                <w:rFonts w:asciiTheme="majorBidi" w:hAnsiTheme="majorBidi" w:cstheme="majorBidi"/>
                <w:b/>
                <w:bCs/>
                <w:sz w:val="20"/>
                <w:szCs w:val="20"/>
              </w:rPr>
            </w:pPr>
            <w:r w:rsidRPr="2CCC64F2">
              <w:rPr>
                <w:rFonts w:asciiTheme="majorBidi" w:hAnsiTheme="majorBidi" w:cstheme="majorBidi"/>
                <w:b/>
                <w:bCs/>
                <w:color w:val="000000" w:themeColor="text1"/>
                <w:sz w:val="20"/>
                <w:szCs w:val="20"/>
              </w:rPr>
              <w:t>G</w:t>
            </w:r>
            <w:r w:rsidR="00427E20" w:rsidRPr="2CCC64F2">
              <w:rPr>
                <w:rFonts w:asciiTheme="majorBidi" w:hAnsiTheme="majorBidi" w:cstheme="majorBidi"/>
                <w:b/>
                <w:bCs/>
                <w:color w:val="000000" w:themeColor="text1"/>
                <w:sz w:val="20"/>
                <w:szCs w:val="20"/>
              </w:rPr>
              <w:t>am</w:t>
            </w:r>
            <w:r w:rsidRPr="2CCC64F2">
              <w:rPr>
                <w:rFonts w:asciiTheme="majorBidi" w:hAnsiTheme="majorBidi" w:cstheme="majorBidi"/>
                <w:b/>
                <w:bCs/>
                <w:color w:val="000000" w:themeColor="text1"/>
                <w:sz w:val="20"/>
                <w:szCs w:val="20"/>
              </w:rPr>
              <w:t>a de Matos</w:t>
            </w:r>
            <w:r w:rsidR="00E11FDA" w:rsidRPr="2CCC64F2">
              <w:rPr>
                <w:rFonts w:asciiTheme="majorBidi" w:hAnsiTheme="majorBidi" w:cstheme="majorBidi"/>
                <w:b/>
                <w:bCs/>
                <w:color w:val="000000" w:themeColor="text1"/>
                <w:sz w:val="20"/>
                <w:szCs w:val="20"/>
              </w:rPr>
              <w:t xml:space="preserve">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NHPPOXug","properties":{"formattedCitation":"\\super (7)\\nosupersub{}","plainCitation":"(7)","noteIndex":0},"citationItems":[{"id":7884,"uris":["http://zotero.org/users/6535764/items/XZ2IVY43"],"uri":["http://zotero.org/users/6535764/items/XZ2IVY43"],"itemData":{"id":7884,"type":"article-journal","container-title":"Sustainability","issue":"21","note":"number: 21\npublisher: Multidisciplinary Digital Publishing Institute","page":"9072","source":"Google Scholar","title":"The impact of measures recommended by the government to limit the spread of coronavirus (COVID-19) on physical activity levels, quality of life, and mental health of Brazilians","volume":"12","author":[{"family":"Matos","given":"Dihogo Gama","non-dropping-particle":"de"},{"family":"Aidar","given":"Felipe J."},{"family":"Almeida-Neto","given":"Paulo Francisco","dropping-particle":"de"},{"family":"Moreira","given":"Osvaldo Costa"},{"family":"Souza","given":"Raphael Fabrício","dropping-particle":"de"},{"family":"Marçal","given":"Anderson Carlos"},{"family":"Marcucci-Barbosa","given":"Lucas Soares"},{"family":"Martins Júnior","given":"Francisco de Assis"},{"family":"Lobo","given":"Lazaro Fernandes"},{"family":"Santos","given":"Jymmys Lopes","non-dropping-particle":"dos"}],"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E11FDA" w:rsidRPr="2CCC64F2">
              <w:rPr>
                <w:sz w:val="20"/>
                <w:szCs w:val="20"/>
                <w:vertAlign w:val="superscript"/>
              </w:rPr>
              <w:t>(7)</w:t>
            </w:r>
            <w:r w:rsidRPr="2CCC64F2">
              <w:rPr>
                <w:rFonts w:asciiTheme="majorBidi" w:hAnsiTheme="majorBidi" w:cstheme="majorBidi"/>
                <w:color w:val="000000" w:themeColor="text1"/>
                <w:sz w:val="20"/>
                <w:szCs w:val="20"/>
              </w:rPr>
              <w:fldChar w:fldCharType="end"/>
            </w:r>
          </w:p>
        </w:tc>
        <w:tc>
          <w:tcPr>
            <w:tcW w:w="2477" w:type="dxa"/>
          </w:tcPr>
          <w:p w14:paraId="05493700" w14:textId="3AFAF7E8"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64CFB7EA" w14:textId="6E60DE9C"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0FCF7FB3" w14:textId="2D297618"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2662BAE3" w14:textId="77F92610"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8</w:t>
            </w:r>
            <w:r w:rsidRPr="00427E20">
              <w:rPr>
                <w:rFonts w:ascii="Cambria Math" w:hAnsi="Cambria Math" w:cs="Cambria Math"/>
                <w:color w:val="000000"/>
                <w:sz w:val="20"/>
                <w:szCs w:val="20"/>
              </w:rPr>
              <w:t>⋆</w:t>
            </w:r>
          </w:p>
        </w:tc>
      </w:tr>
      <w:tr w:rsidR="00915992" w:rsidRPr="00427E20" w14:paraId="620B9A39"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3C7ED6CB" w14:textId="0A14B87E" w:rsidR="00915992" w:rsidRPr="00427E20" w:rsidRDefault="00915992" w:rsidP="2CCC64F2">
            <w:pPr>
              <w:jc w:val="center"/>
              <w:rPr>
                <w:rFonts w:asciiTheme="majorBidi" w:hAnsiTheme="majorBidi" w:cstheme="majorBidi"/>
                <w:b/>
                <w:bCs/>
                <w:sz w:val="20"/>
                <w:szCs w:val="20"/>
              </w:rPr>
            </w:pPr>
            <w:r w:rsidRPr="2CCC64F2">
              <w:rPr>
                <w:rFonts w:asciiTheme="majorBidi" w:hAnsiTheme="majorBidi" w:cstheme="majorBidi"/>
                <w:b/>
                <w:bCs/>
                <w:color w:val="000000" w:themeColor="text1"/>
                <w:sz w:val="20"/>
                <w:szCs w:val="20"/>
              </w:rPr>
              <w:t xml:space="preserve">Ismail </w:t>
            </w:r>
            <w:r w:rsidR="00E11FDA" w:rsidRPr="2CCC64F2">
              <w:rPr>
                <w:rFonts w:asciiTheme="majorBidi" w:hAnsiTheme="majorBidi" w:cstheme="majorBidi"/>
                <w:b/>
                <w:bCs/>
                <w:color w:val="000000" w:themeColor="text1"/>
                <w:sz w:val="20"/>
                <w:szCs w:val="20"/>
              </w:rPr>
              <w:t>et al., 2020</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yjc6bcVZ","properties":{"formattedCitation":"\\super (8)\\nosupersub{}","plainCitation":"(8)","noteIndex":0},"citationItems":[{"id":7887,"uris":["http://zotero.org/users/6535764/items/I9KWS33B"],"uri":["http://zotero.org/users/6535764/items/I9KWS33B"],"itemData":{"id":7887,"type":"article-journal","container-title":"Nutrients","issue":"11","note":"number: 11\npublisher: Multidisciplinary Digital Publishing Institute","page":"3314","source":"Google Scholar","title":"Eating habits and lifestyle during COVID-19 lockdown in the United Arab Emirates: a cross-sectional study","title-short":"Eating habits and lifestyle during COVID-19 lockdown in the United Arab Emirates","volume":"12","author":[{"family":"Cheikh Ismail","given":"Leila"},{"family":"Osaili","given":"Tareq M."},{"family":"Mohamad","given":"Maysm N."},{"family":"Al Marzouqi","given":"Amina"},{"family":"Jarrar","given":"Amjad H."},{"family":"Abu Jamous","given":"Dima O."},{"family":"Magriplis","given":"Emmanuella"},{"family":"Ali","given":"Habiba I."},{"family":"Al Sabbah","given":"Haleama"},{"family":"Hasan","given":"Hayder"}],"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E11FDA" w:rsidRPr="2CCC64F2">
              <w:rPr>
                <w:sz w:val="20"/>
                <w:szCs w:val="20"/>
                <w:vertAlign w:val="superscript"/>
              </w:rPr>
              <w:t>(8)</w:t>
            </w:r>
            <w:r w:rsidRPr="2CCC64F2">
              <w:rPr>
                <w:rFonts w:asciiTheme="majorBidi" w:hAnsiTheme="majorBidi" w:cstheme="majorBidi"/>
                <w:color w:val="000000" w:themeColor="text1"/>
                <w:sz w:val="20"/>
                <w:szCs w:val="20"/>
              </w:rPr>
              <w:fldChar w:fldCharType="end"/>
            </w:r>
          </w:p>
        </w:tc>
        <w:tc>
          <w:tcPr>
            <w:tcW w:w="2477" w:type="dxa"/>
          </w:tcPr>
          <w:p w14:paraId="69030229" w14:textId="02A985C9"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376C59F" w14:textId="4BFF8983"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6E883FB9" w14:textId="538EC6A6"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7C0189AD" w14:textId="4FBE58B3"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8</w:t>
            </w:r>
            <w:r w:rsidRPr="00427E20">
              <w:rPr>
                <w:rFonts w:ascii="Cambria Math" w:hAnsi="Cambria Math" w:cs="Cambria Math"/>
                <w:color w:val="000000"/>
                <w:sz w:val="20"/>
                <w:szCs w:val="20"/>
              </w:rPr>
              <w:t>⋆</w:t>
            </w:r>
          </w:p>
        </w:tc>
      </w:tr>
      <w:tr w:rsidR="00915992" w:rsidRPr="00427E20" w14:paraId="43C5AB61" w14:textId="77777777" w:rsidTr="00A23634">
        <w:trPr>
          <w:trHeight w:val="355"/>
        </w:trPr>
        <w:tc>
          <w:tcPr>
            <w:tcW w:w="2700" w:type="dxa"/>
          </w:tcPr>
          <w:p w14:paraId="136A63FF" w14:textId="504537E6" w:rsidR="00915992" w:rsidRPr="00427E20" w:rsidRDefault="00915992" w:rsidP="2CCC64F2">
            <w:pPr>
              <w:jc w:val="center"/>
              <w:rPr>
                <w:rFonts w:asciiTheme="majorBidi" w:hAnsiTheme="majorBidi" w:cstheme="majorBidi"/>
                <w:b/>
                <w:bCs/>
                <w:sz w:val="20"/>
                <w:szCs w:val="20"/>
              </w:rPr>
            </w:pPr>
            <w:proofErr w:type="spellStart"/>
            <w:r w:rsidRPr="2CCC64F2">
              <w:rPr>
                <w:rFonts w:asciiTheme="majorBidi" w:hAnsiTheme="majorBidi" w:cstheme="majorBidi"/>
                <w:b/>
                <w:bCs/>
                <w:color w:val="000000" w:themeColor="text1"/>
                <w:sz w:val="20"/>
                <w:szCs w:val="20"/>
              </w:rPr>
              <w:t>Ozden</w:t>
            </w:r>
            <w:proofErr w:type="spellEnd"/>
            <w:r w:rsidRPr="2CCC64F2">
              <w:rPr>
                <w:rFonts w:asciiTheme="majorBidi" w:hAnsiTheme="majorBidi" w:cstheme="majorBidi"/>
                <w:b/>
                <w:bCs/>
                <w:color w:val="000000" w:themeColor="text1"/>
                <w:sz w:val="20"/>
                <w:szCs w:val="20"/>
              </w:rPr>
              <w:t xml:space="preserve">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VsYsc4WT","properties":{"formattedCitation":"\\super (9)\\nosupersub{}","plainCitation":"(9)","noteIndex":0},"citationItems":[{"id":7872,"uris":["http://zotero.org/users/6535764/items/CG6EVWHK"],"uri":["http://zotero.org/users/6535764/items/CG6EVWHK"],"itemData":{"id":7872,"type":"article-journal","container-title":"Ecology of Food and Nutrition","note":"publisher: Taylor &amp; Francis","page":"1–19","source":"Google Scholar","title":"The Effect of Social Isolation during COVID-19 Pandemic on Nutrition and Exercise Behaviors of Nursing Students","author":[{"family":"Ozden","given":"Gürkan"},{"family":"Parlar Kiliç","given":"Serap"}],"issued":{"date-parts":[["2021"]]}}}],"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E11FDA" w:rsidRPr="2CCC64F2">
              <w:rPr>
                <w:sz w:val="20"/>
                <w:szCs w:val="20"/>
                <w:vertAlign w:val="superscript"/>
              </w:rPr>
              <w:t>(9)</w:t>
            </w:r>
            <w:r w:rsidRPr="2CCC64F2">
              <w:rPr>
                <w:rFonts w:asciiTheme="majorBidi" w:hAnsiTheme="majorBidi" w:cstheme="majorBidi"/>
                <w:color w:val="000000" w:themeColor="text1"/>
                <w:sz w:val="20"/>
                <w:szCs w:val="20"/>
              </w:rPr>
              <w:fldChar w:fldCharType="end"/>
            </w:r>
          </w:p>
        </w:tc>
        <w:tc>
          <w:tcPr>
            <w:tcW w:w="2477" w:type="dxa"/>
          </w:tcPr>
          <w:p w14:paraId="738AF710" w14:textId="4C4CE247"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5352151" w14:textId="37B53C0F"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524BE7AF" w14:textId="7C551461"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4503F473" w14:textId="633F0E3B"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8</w:t>
            </w:r>
            <w:r w:rsidRPr="00427E20">
              <w:rPr>
                <w:rFonts w:ascii="Cambria Math" w:hAnsi="Cambria Math" w:cs="Cambria Math"/>
                <w:color w:val="000000"/>
                <w:sz w:val="20"/>
                <w:szCs w:val="20"/>
              </w:rPr>
              <w:t>⋆</w:t>
            </w:r>
          </w:p>
        </w:tc>
      </w:tr>
      <w:tr w:rsidR="00915992" w:rsidRPr="00427E20" w14:paraId="5ED2485D"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54CDD1FA" w14:textId="54FC0CB7" w:rsidR="00915992" w:rsidRPr="00427E20" w:rsidRDefault="00915992" w:rsidP="2CCC64F2">
            <w:pPr>
              <w:jc w:val="center"/>
              <w:rPr>
                <w:rFonts w:asciiTheme="majorBidi" w:hAnsiTheme="majorBidi" w:cstheme="majorBidi"/>
                <w:b/>
                <w:bCs/>
                <w:sz w:val="20"/>
                <w:szCs w:val="20"/>
              </w:rPr>
            </w:pPr>
            <w:r w:rsidRPr="2CCC64F2">
              <w:rPr>
                <w:rFonts w:asciiTheme="majorBidi" w:hAnsiTheme="majorBidi" w:cstheme="majorBidi"/>
                <w:b/>
                <w:bCs/>
                <w:color w:val="000000" w:themeColor="text1"/>
                <w:sz w:val="20"/>
                <w:szCs w:val="20"/>
              </w:rPr>
              <w:t xml:space="preserve">Zachary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fA7oVLde","properties":{"formattedCitation":"\\super (10)\\nosupersub{}","plainCitation":"(10)","noteIndex":0},"citationItems":[{"id":1378,"uris":["http://zotero.org/users/6535764/items/2XQV5I5P"],"uri":["http://zotero.org/users/6535764/items/2XQV5I5P"],"itemData":{"id":1378,"type":"article-journal","container-title":"Obesity Research &amp; Clinical Practice","note":"publisher: Elsevier","source":"Google Scholar","title":"Self-quarantine and Weight Gain Related Risk Factors During the COVID-19 Pandemic","author":[{"family":"Zachary","given":"Zeigler"},{"family":"Brianna","given":"Forbes"},{"family":"Brianna","given":"Lopez"},{"family":"Garrett","given":"Pedersen"},{"family":"Jade","given":"Welty"},{"family":"Alyssa","given":"Deyo"},{"family":"Mikayla","given":"Kerekes"}],"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E11FDA" w:rsidRPr="2CCC64F2">
              <w:rPr>
                <w:sz w:val="20"/>
                <w:szCs w:val="20"/>
                <w:vertAlign w:val="superscript"/>
              </w:rPr>
              <w:t>(10)</w:t>
            </w:r>
            <w:r w:rsidRPr="2CCC64F2">
              <w:rPr>
                <w:rFonts w:asciiTheme="majorBidi" w:hAnsiTheme="majorBidi" w:cstheme="majorBidi"/>
                <w:color w:val="000000" w:themeColor="text1"/>
                <w:sz w:val="20"/>
                <w:szCs w:val="20"/>
              </w:rPr>
              <w:fldChar w:fldCharType="end"/>
            </w:r>
            <w:r w:rsidRPr="2CCC64F2">
              <w:rPr>
                <w:rFonts w:asciiTheme="majorBidi" w:hAnsiTheme="majorBidi" w:cstheme="majorBidi"/>
                <w:b/>
                <w:bCs/>
                <w:color w:val="000000" w:themeColor="text1"/>
                <w:sz w:val="20"/>
                <w:szCs w:val="20"/>
              </w:rPr>
              <w:t>.</w:t>
            </w:r>
          </w:p>
        </w:tc>
        <w:tc>
          <w:tcPr>
            <w:tcW w:w="2477" w:type="dxa"/>
          </w:tcPr>
          <w:p w14:paraId="76FD435A" w14:textId="4AA9AEC5"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6D0DC43C" w14:textId="79E8CCD9"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442E2B68" w14:textId="04A8BFD1"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A440721" w14:textId="40FD0D3A"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8</w:t>
            </w:r>
            <w:r w:rsidRPr="00427E20">
              <w:rPr>
                <w:rFonts w:ascii="Cambria Math" w:hAnsi="Cambria Math" w:cs="Cambria Math"/>
                <w:color w:val="000000"/>
                <w:sz w:val="20"/>
                <w:szCs w:val="20"/>
              </w:rPr>
              <w:t>⋆</w:t>
            </w:r>
          </w:p>
        </w:tc>
      </w:tr>
      <w:tr w:rsidR="00915992" w:rsidRPr="00427E20" w14:paraId="1668E524" w14:textId="77777777" w:rsidTr="00A23634">
        <w:trPr>
          <w:trHeight w:val="355"/>
        </w:trPr>
        <w:tc>
          <w:tcPr>
            <w:tcW w:w="2700" w:type="dxa"/>
          </w:tcPr>
          <w:p w14:paraId="442F0DA6" w14:textId="3A93279A" w:rsidR="00915992" w:rsidRPr="00427E20" w:rsidRDefault="00915992" w:rsidP="2CCC64F2">
            <w:pPr>
              <w:jc w:val="center"/>
              <w:rPr>
                <w:rFonts w:asciiTheme="majorBidi" w:hAnsiTheme="majorBidi" w:cstheme="majorBidi"/>
                <w:b/>
                <w:bCs/>
                <w:color w:val="000000"/>
                <w:sz w:val="20"/>
                <w:szCs w:val="20"/>
              </w:rPr>
            </w:pPr>
            <w:r w:rsidRPr="2CCC64F2">
              <w:rPr>
                <w:rFonts w:asciiTheme="majorBidi" w:hAnsiTheme="majorBidi" w:cstheme="majorBidi"/>
                <w:b/>
                <w:bCs/>
                <w:color w:val="000000" w:themeColor="text1"/>
                <w:sz w:val="20"/>
                <w:szCs w:val="20"/>
              </w:rPr>
              <w:t>Chopra et al., 2020</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A395X35C","properties":{"formattedCitation":"\\super (11)\\nosupersub{}","plainCitation":"(11)","noteIndex":0},"citationItems":[{"id":7901,"uris":["http://zotero.org/users/6535764/items/4VW3KHV9"],"uri":["http://zotero.org/users/6535764/items/4VW3KHV9"],"itemData":{"id":7901,"type":"article-journal","container-title":"Diabetes &amp; Metabolic Syndrome: Clinical Research &amp; Reviews","issue":"6","note":"number: 6\npublisher: Elsevier","page":"2021–2030","source":"Google Scholar","title":"Impact of COVID-19 on lifestyle-related behaviours-a cross-sectional audit of responses from nine hundred and ninety-five participants from India","volume":"14","author":[{"family":"Chopra","given":"Sakshi"},{"family":"Ranjan","given":"Piyush"},{"family":"Singh","given":"Vishwajeet"},{"family":"Kumar","given":"Suraj"},{"family":"Arora","given":"Mehak"},{"family":"Hasan","given":"Mohamed Shuaib"},{"family":"Kasiraj","given":"Rhytha"},{"family":"Kaur","given":"Divjyot"},{"family":"Vikram","given":"Naval K."},{"family":"Malhotra","given":"Anita"}],"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E11FDA" w:rsidRPr="2CCC64F2">
              <w:rPr>
                <w:sz w:val="20"/>
                <w:szCs w:val="20"/>
                <w:vertAlign w:val="superscript"/>
              </w:rPr>
              <w:t>(11)</w:t>
            </w:r>
            <w:r w:rsidRPr="2CCC64F2">
              <w:rPr>
                <w:rFonts w:asciiTheme="majorBidi" w:hAnsiTheme="majorBidi" w:cstheme="majorBidi"/>
                <w:color w:val="000000" w:themeColor="text1"/>
                <w:sz w:val="20"/>
                <w:szCs w:val="20"/>
              </w:rPr>
              <w:fldChar w:fldCharType="end"/>
            </w:r>
          </w:p>
        </w:tc>
        <w:tc>
          <w:tcPr>
            <w:tcW w:w="2477" w:type="dxa"/>
          </w:tcPr>
          <w:p w14:paraId="5C2B686D" w14:textId="69F8E35A"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0852169C" w14:textId="3109E951"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503A1F8F" w14:textId="5088E7C1"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60D99653" w14:textId="562DF515"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7</w:t>
            </w:r>
            <w:r w:rsidRPr="00427E20">
              <w:rPr>
                <w:rFonts w:ascii="Cambria Math" w:hAnsi="Cambria Math" w:cs="Cambria Math"/>
                <w:color w:val="000000"/>
                <w:sz w:val="20"/>
                <w:szCs w:val="20"/>
              </w:rPr>
              <w:t>⋆</w:t>
            </w:r>
          </w:p>
        </w:tc>
      </w:tr>
      <w:tr w:rsidR="00915992" w:rsidRPr="00427E20" w14:paraId="540AEC35"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512B5AA3" w14:textId="73BC581B" w:rsidR="00915992" w:rsidRPr="00427E20" w:rsidRDefault="00915992" w:rsidP="2CCC64F2">
            <w:pPr>
              <w:jc w:val="center"/>
              <w:rPr>
                <w:rFonts w:asciiTheme="majorBidi" w:hAnsiTheme="majorBidi" w:cstheme="majorBidi"/>
                <w:b/>
                <w:bCs/>
                <w:color w:val="000000"/>
                <w:sz w:val="20"/>
                <w:szCs w:val="20"/>
              </w:rPr>
            </w:pPr>
            <w:r w:rsidRPr="2CCC64F2">
              <w:rPr>
                <w:rFonts w:asciiTheme="majorBidi" w:hAnsiTheme="majorBidi" w:cstheme="majorBidi"/>
                <w:b/>
                <w:bCs/>
                <w:color w:val="000000" w:themeColor="text1"/>
                <w:sz w:val="20"/>
                <w:szCs w:val="20"/>
              </w:rPr>
              <w:t xml:space="preserve">DiRenzo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xidCsQ1V","properties":{"formattedCitation":"\\super (12)\\nosupersub{}","plainCitation":"(12)","noteIndex":0},"citationItems":[{"id":1362,"uris":["http://zotero.org/users/6535764/items/52XRLF52"],"uri":["http://zotero.org/users/6535764/items/52XRLF52"],"itemData":{"id":1362,"type":"article-journal","container-title":"Journal of Translational Medicine","issue":"1","note":"publisher: BioMed Central","page":"1–15","source":"Google Scholar","title":"Eating habits and lifestyle changes during COVID-19 lockdown: an Italian survey","title-short":"Eating habits and lifestyle changes during COVID-19 lockdown","volume":"18","author":[{"family":"Di Renzo","given":"Laura"},{"family":"Gualtieri","given":"Paola"},{"family":"Pivari","given":"Francesca"},{"family":"Soldati","given":"Laura"},{"family":"Attinà","given":"Alda"},{"family":"Cinelli","given":"Giulia"},{"family":"Leggeri","given":"Claudia"},{"family":"Caparello","given":"Giovanna"},{"family":"Barrea","given":"Luigi"},{"family":"Scerbo","given":"Francesco"}],"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E11FDA" w:rsidRPr="2CCC64F2">
              <w:rPr>
                <w:sz w:val="20"/>
                <w:szCs w:val="20"/>
                <w:vertAlign w:val="superscript"/>
              </w:rPr>
              <w:t>(12)</w:t>
            </w:r>
            <w:r w:rsidRPr="2CCC64F2">
              <w:rPr>
                <w:rFonts w:asciiTheme="majorBidi" w:hAnsiTheme="majorBidi" w:cstheme="majorBidi"/>
                <w:color w:val="000000" w:themeColor="text1"/>
                <w:sz w:val="20"/>
                <w:szCs w:val="20"/>
              </w:rPr>
              <w:fldChar w:fldCharType="end"/>
            </w:r>
          </w:p>
        </w:tc>
        <w:tc>
          <w:tcPr>
            <w:tcW w:w="2477" w:type="dxa"/>
          </w:tcPr>
          <w:p w14:paraId="074100C6" w14:textId="369507C0"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63C7726F" w14:textId="424BA60B"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757E099A" w14:textId="56FF1F42"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7F434DC1" w14:textId="1DB48C52"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7</w:t>
            </w:r>
            <w:r w:rsidRPr="00427E20">
              <w:rPr>
                <w:rFonts w:ascii="Cambria Math" w:hAnsi="Cambria Math" w:cs="Cambria Math"/>
                <w:color w:val="000000"/>
                <w:sz w:val="20"/>
                <w:szCs w:val="20"/>
              </w:rPr>
              <w:t>⋆</w:t>
            </w:r>
          </w:p>
        </w:tc>
      </w:tr>
      <w:tr w:rsidR="00915992" w:rsidRPr="00427E20" w14:paraId="58C72DA8" w14:textId="77777777" w:rsidTr="00A23634">
        <w:trPr>
          <w:trHeight w:val="355"/>
        </w:trPr>
        <w:tc>
          <w:tcPr>
            <w:tcW w:w="2700" w:type="dxa"/>
          </w:tcPr>
          <w:p w14:paraId="06D80C3E" w14:textId="7EF77EEA" w:rsidR="00915992" w:rsidRPr="00427E20" w:rsidRDefault="00915992" w:rsidP="2CCC64F2">
            <w:pPr>
              <w:jc w:val="center"/>
              <w:rPr>
                <w:rFonts w:asciiTheme="majorBidi" w:hAnsiTheme="majorBidi" w:cstheme="majorBidi"/>
                <w:b/>
                <w:bCs/>
                <w:sz w:val="20"/>
                <w:szCs w:val="20"/>
              </w:rPr>
            </w:pPr>
            <w:proofErr w:type="spellStart"/>
            <w:r w:rsidRPr="2CCC64F2">
              <w:rPr>
                <w:rFonts w:asciiTheme="majorBidi" w:hAnsiTheme="majorBidi" w:cstheme="majorBidi"/>
                <w:b/>
                <w:bCs/>
                <w:color w:val="000000" w:themeColor="text1"/>
                <w:sz w:val="20"/>
                <w:szCs w:val="20"/>
              </w:rPr>
              <w:t>Dragun</w:t>
            </w:r>
            <w:proofErr w:type="spellEnd"/>
            <w:r w:rsidRPr="2CCC64F2">
              <w:rPr>
                <w:rFonts w:asciiTheme="majorBidi" w:hAnsiTheme="majorBidi" w:cstheme="majorBidi"/>
                <w:b/>
                <w:bCs/>
                <w:color w:val="000000" w:themeColor="text1"/>
                <w:sz w:val="20"/>
                <w:szCs w:val="20"/>
              </w:rPr>
              <w:t xml:space="preserve"> et al., 2020</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aoprKOMz","properties":{"formattedCitation":"\\super (13)\\nosupersub{}","plainCitation":"(13)","noteIndex":0},"citationItems":[{"id":7869,"uris":["http://zotero.org/users/6535764/items/DNEK4SCE"],"uri":["http://zotero.org/users/6535764/items/DNEK4SCE"],"itemData":{"id":7869,"type":"article-journal","container-title":"Nutrients","issue":"1","note":"number: 1\npublisher: Multidisciplinary Digital Publishing Institute","page":"97","source":"Google Scholar","title":"Have Lifestyle Habits and Psychological Well-Being Changed among Adolescents and Medical Students Due to COVID-19 Lockdown in Croatia?","volume":"13","author":[{"family":"Dragun","given":"Ružica"},{"family":"Veček","given":"Nikolina Nika"},{"family":"Marendić","given":"Mario"},{"family":"Pribisalić","given":"Ajka"},{"family":"\\DJivić","given":"Gabrijela"},{"family":"Cena","given":"Hellas"},{"family":"Polašek","given":"Ozren"},{"family":"Kolčić","given":"Ivana"}],"issued":{"date-parts":[["2021"]]}}}],"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E11FDA" w:rsidRPr="2CCC64F2">
              <w:rPr>
                <w:sz w:val="20"/>
                <w:szCs w:val="20"/>
                <w:vertAlign w:val="superscript"/>
              </w:rPr>
              <w:t>(13)</w:t>
            </w:r>
            <w:r w:rsidRPr="2CCC64F2">
              <w:rPr>
                <w:rFonts w:asciiTheme="majorBidi" w:hAnsiTheme="majorBidi" w:cstheme="majorBidi"/>
                <w:color w:val="000000" w:themeColor="text1"/>
                <w:sz w:val="20"/>
                <w:szCs w:val="20"/>
              </w:rPr>
              <w:fldChar w:fldCharType="end"/>
            </w:r>
          </w:p>
        </w:tc>
        <w:tc>
          <w:tcPr>
            <w:tcW w:w="2477" w:type="dxa"/>
          </w:tcPr>
          <w:p w14:paraId="295A4E03" w14:textId="04DE3DA8"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086F985E" w14:textId="7F8153B5"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C35085E" w14:textId="6E44985F"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598EDD28" w14:textId="1F9AFBB5"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7</w:t>
            </w:r>
            <w:r w:rsidRPr="00427E20">
              <w:rPr>
                <w:rFonts w:ascii="Cambria Math" w:hAnsi="Cambria Math" w:cs="Cambria Math"/>
                <w:color w:val="000000"/>
                <w:sz w:val="20"/>
                <w:szCs w:val="20"/>
              </w:rPr>
              <w:t>⋆</w:t>
            </w:r>
          </w:p>
        </w:tc>
      </w:tr>
      <w:tr w:rsidR="00915992" w:rsidRPr="00427E20" w14:paraId="3300846D"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2FDC0A39" w14:textId="355FE372" w:rsidR="00915992" w:rsidRPr="00427E20" w:rsidRDefault="00915992" w:rsidP="2CCC64F2">
            <w:pPr>
              <w:jc w:val="center"/>
              <w:rPr>
                <w:rFonts w:asciiTheme="majorBidi" w:hAnsiTheme="majorBidi" w:cstheme="majorBidi"/>
                <w:b/>
                <w:bCs/>
                <w:sz w:val="20"/>
                <w:szCs w:val="20"/>
              </w:rPr>
            </w:pPr>
            <w:r w:rsidRPr="2CCC64F2">
              <w:rPr>
                <w:rFonts w:asciiTheme="majorBidi" w:hAnsiTheme="majorBidi" w:cstheme="majorBidi"/>
                <w:b/>
                <w:bCs/>
                <w:color w:val="000000" w:themeColor="text1"/>
                <w:sz w:val="20"/>
                <w:szCs w:val="20"/>
              </w:rPr>
              <w:t xml:space="preserve">Giustino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qanKyzLx","properties":{"formattedCitation":"\\super (14)\\nosupersub{}","plainCitation":"(14)","noteIndex":0},"citationItems":[{"id":1360,"uris":["http://zotero.org/users/6535764/items/HD6FBI3V"],"uri":["http://zotero.org/users/6535764/items/HD6FBI3V"],"itemData":{"id":1360,"type":"article-journal","container-title":"Sustainability","issue":"11","note":"publisher: Multidisciplinary Digital Publishing Institute","page":"4356","source":"Google Scholar","title":"Physical Activity Levels and Related Energy Expenditure during COVID-19 Quarantine among the Sicilian Active Population: A Cross-Sectional Online Survey Study","title-short":"Physical Activity Levels and Related Energy Expenditure during COVID-19 Quarantine among the Sicilian Active Population","volume":"12","author":[{"family":"Giustino","given":"Valerio"},{"family":"Parroco","given":"Anna Maria"},{"family":"Gennaro","given":"Antonio"},{"family":"Musumeci","given":"Giuseppe"},{"family":"Palma","given":"Antonio"},{"family":"Battaglia","given":"Giuseppe"}],"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E11FDA" w:rsidRPr="2CCC64F2">
              <w:rPr>
                <w:sz w:val="20"/>
                <w:szCs w:val="20"/>
                <w:vertAlign w:val="superscript"/>
              </w:rPr>
              <w:t>(14)</w:t>
            </w:r>
            <w:r w:rsidRPr="2CCC64F2">
              <w:rPr>
                <w:rFonts w:asciiTheme="majorBidi" w:hAnsiTheme="majorBidi" w:cstheme="majorBidi"/>
                <w:color w:val="000000" w:themeColor="text1"/>
                <w:sz w:val="20"/>
                <w:szCs w:val="20"/>
              </w:rPr>
              <w:fldChar w:fldCharType="end"/>
            </w:r>
          </w:p>
        </w:tc>
        <w:tc>
          <w:tcPr>
            <w:tcW w:w="2477" w:type="dxa"/>
          </w:tcPr>
          <w:p w14:paraId="2780F730" w14:textId="235F6964"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1997B50C" w14:textId="21180CAD"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6C094135" w14:textId="69CED213"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A1782C5" w14:textId="38C6BEE6"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7</w:t>
            </w:r>
            <w:r w:rsidRPr="00427E20">
              <w:rPr>
                <w:rFonts w:ascii="Cambria Math" w:hAnsi="Cambria Math" w:cs="Cambria Math"/>
                <w:color w:val="000000"/>
                <w:sz w:val="20"/>
                <w:szCs w:val="20"/>
              </w:rPr>
              <w:t>⋆</w:t>
            </w:r>
          </w:p>
        </w:tc>
      </w:tr>
      <w:tr w:rsidR="00915992" w:rsidRPr="00427E20" w14:paraId="42DF8337" w14:textId="77777777" w:rsidTr="00A23634">
        <w:trPr>
          <w:trHeight w:val="355"/>
        </w:trPr>
        <w:tc>
          <w:tcPr>
            <w:tcW w:w="2700" w:type="dxa"/>
          </w:tcPr>
          <w:p w14:paraId="0B564CD6" w14:textId="21D14C17" w:rsidR="00915992" w:rsidRPr="00427E20" w:rsidRDefault="00915992" w:rsidP="2CCC64F2">
            <w:pPr>
              <w:jc w:val="center"/>
              <w:rPr>
                <w:rFonts w:asciiTheme="majorBidi" w:hAnsiTheme="majorBidi" w:cstheme="majorBidi"/>
                <w:b/>
                <w:bCs/>
                <w:sz w:val="20"/>
                <w:szCs w:val="20"/>
              </w:rPr>
            </w:pPr>
            <w:proofErr w:type="spellStart"/>
            <w:r w:rsidRPr="2CCC64F2">
              <w:rPr>
                <w:rFonts w:asciiTheme="majorBidi" w:hAnsiTheme="majorBidi" w:cstheme="majorBidi"/>
                <w:b/>
                <w:bCs/>
                <w:color w:val="000000" w:themeColor="text1"/>
                <w:sz w:val="20"/>
                <w:szCs w:val="20"/>
              </w:rPr>
              <w:t>Jiminez</w:t>
            </w:r>
            <w:proofErr w:type="spellEnd"/>
            <w:r w:rsidRPr="2CCC64F2">
              <w:rPr>
                <w:rFonts w:asciiTheme="majorBidi" w:hAnsiTheme="majorBidi" w:cstheme="majorBidi"/>
                <w:b/>
                <w:bCs/>
                <w:color w:val="000000" w:themeColor="text1"/>
                <w:sz w:val="20"/>
                <w:szCs w:val="20"/>
              </w:rPr>
              <w:t xml:space="preserve"> et al., </w:t>
            </w:r>
            <w:proofErr w:type="spellStart"/>
            <w:r w:rsidRPr="2CCC64F2">
              <w:rPr>
                <w:rFonts w:asciiTheme="majorBidi" w:hAnsiTheme="majorBidi" w:cstheme="majorBidi"/>
                <w:b/>
                <w:bCs/>
                <w:color w:val="000000" w:themeColor="text1"/>
                <w:sz w:val="20"/>
                <w:szCs w:val="20"/>
              </w:rPr>
              <w:t>2020</w:t>
            </w:r>
            <w:r w:rsidR="00E11FDA" w:rsidRPr="2CCC64F2">
              <w:rPr>
                <w:rFonts w:asciiTheme="majorBidi" w:hAnsiTheme="majorBidi" w:cstheme="majorBidi"/>
                <w:b/>
                <w:bCs/>
                <w:color w:val="000000" w:themeColor="text1"/>
                <w:sz w:val="20"/>
                <w:szCs w:val="20"/>
              </w:rPr>
              <w:t>c</w:t>
            </w:r>
            <w:proofErr w:type="spellEnd"/>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Tfd6e6SG","properties":{"formattedCitation":"\\super (15)\\nosupersub{}","plainCitation":"(15)","noteIndex":0},"citationItems":[{"id":7903,"uris":["http://zotero.org/users/6535764/items/FDKBY5R4"],"uri":["http://zotero.org/users/6535764/items/FDKBY5R4"],"itemData":{"id":7903,"type":"article-journal","container-title":"Obesity surgery","note":"publisher: Springer","page":"1–10","source":"Google Scholar","title":"Psychosocial, Lifestyle, and Body Weight Impact of COVID-19-Related Lockdown in a Sample of Participants with Current or Past History of Obesity in Spain","author":[{"family":"Jimenez","given":"Amanda"},{"family":"Hollanda","given":"Ana","non-dropping-particle":"de"},{"family":"Palou","given":"Eva"},{"family":"Ortega","given":"Emilio"},{"family":"Andreu","given":"Alba"},{"family":"Molero","given":"Judit"},{"family":"Mestre","given":"Carla"},{"family":"Ibarzabal","given":"Ainitze"},{"family":"Obach","given":"Amadeu"},{"family":"Flores","given":"Lilliam"}],"issued":{"date-parts":[["2021"]]}}}],"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E11FDA" w:rsidRPr="2CCC64F2">
              <w:rPr>
                <w:sz w:val="20"/>
                <w:szCs w:val="20"/>
                <w:vertAlign w:val="superscript"/>
              </w:rPr>
              <w:t>(15)</w:t>
            </w:r>
            <w:r w:rsidRPr="2CCC64F2">
              <w:rPr>
                <w:rFonts w:asciiTheme="majorBidi" w:hAnsiTheme="majorBidi" w:cstheme="majorBidi"/>
                <w:color w:val="000000" w:themeColor="text1"/>
                <w:sz w:val="20"/>
                <w:szCs w:val="20"/>
              </w:rPr>
              <w:fldChar w:fldCharType="end"/>
            </w:r>
          </w:p>
        </w:tc>
        <w:tc>
          <w:tcPr>
            <w:tcW w:w="2477" w:type="dxa"/>
          </w:tcPr>
          <w:p w14:paraId="08CE6545" w14:textId="309E8FB0"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710FAC08" w14:textId="38E8D4D8"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01478FF1" w14:textId="6EB884EC"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169CCB8" w14:textId="4C630743"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7</w:t>
            </w:r>
            <w:r w:rsidRPr="00427E20">
              <w:rPr>
                <w:rFonts w:ascii="Cambria Math" w:hAnsi="Cambria Math" w:cs="Cambria Math"/>
                <w:color w:val="000000"/>
                <w:sz w:val="20"/>
                <w:szCs w:val="20"/>
              </w:rPr>
              <w:t>⋆</w:t>
            </w:r>
          </w:p>
        </w:tc>
      </w:tr>
      <w:tr w:rsidR="00915992" w:rsidRPr="00427E20" w14:paraId="56EFDBA5"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03D091F8" w14:textId="44AE8215" w:rsidR="00915992" w:rsidRPr="00427E20" w:rsidRDefault="00915992" w:rsidP="2CCC64F2">
            <w:pPr>
              <w:jc w:val="center"/>
              <w:rPr>
                <w:rFonts w:asciiTheme="majorBidi" w:hAnsiTheme="majorBidi" w:cstheme="majorBidi"/>
                <w:b/>
                <w:bCs/>
                <w:sz w:val="20"/>
                <w:szCs w:val="20"/>
              </w:rPr>
            </w:pPr>
            <w:proofErr w:type="spellStart"/>
            <w:r w:rsidRPr="2CCC64F2">
              <w:rPr>
                <w:rFonts w:asciiTheme="majorBidi" w:hAnsiTheme="majorBidi" w:cstheme="majorBidi"/>
                <w:b/>
                <w:bCs/>
                <w:color w:val="000000" w:themeColor="text1"/>
                <w:sz w:val="20"/>
                <w:szCs w:val="20"/>
              </w:rPr>
              <w:t>Kriaucione</w:t>
            </w:r>
            <w:proofErr w:type="spellEnd"/>
            <w:r w:rsidRPr="2CCC64F2">
              <w:rPr>
                <w:rFonts w:asciiTheme="majorBidi" w:hAnsiTheme="majorBidi" w:cstheme="majorBidi"/>
                <w:b/>
                <w:bCs/>
                <w:color w:val="000000" w:themeColor="text1"/>
                <w:sz w:val="20"/>
                <w:szCs w:val="20"/>
              </w:rPr>
              <w:t xml:space="preserve"> et al., 2020</w:t>
            </w:r>
            <w:r w:rsidR="00E11FDA" w:rsidRPr="2CCC64F2">
              <w:rPr>
                <w:rFonts w:asciiTheme="majorBidi" w:hAnsiTheme="majorBidi" w:cstheme="majorBidi"/>
                <w:b/>
                <w:bCs/>
                <w:color w:val="000000" w:themeColor="text1"/>
                <w:sz w:val="20"/>
                <w:szCs w:val="20"/>
              </w:rPr>
              <w:t xml:space="preserve">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IiEBchUw","properties":{"formattedCitation":"\\super (16)\\nosupersub{}","plainCitation":"(16)","noteIndex":0},"citationItems":[{"id":7866,"uris":["http://zotero.org/users/6535764/items/V8IE6E2W"],"uri":["http://zotero.org/users/6535764/items/V8IE6E2W"],"itemData":{"id":7866,"type":"article-journal","container-title":"Nutrients","issue":"10","note":"number: 10\npublisher: Multidisciplinary Digital Publishing Institute","page":"3119","source":"Google Scholar","title":"Associations between changes in health behaviours and body weight during the COVID-19 quarantine in Lithuania: the Lithuanian COVIDiet Study","title-short":"Associations between changes in health behaviours and body weight during the COVID-19 quarantine in Lithuania","volume":"12","author":[{"family":"Kriaucioniene","given":"Vilma"},{"family":"Bagdonaviciene","given":"Lina"},{"family":"Rodríguez-Pérez","given":"Celia"},{"family":"Petkeviciene","given":"Janina"}],"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E11FDA" w:rsidRPr="2CCC64F2">
              <w:rPr>
                <w:sz w:val="20"/>
                <w:szCs w:val="20"/>
                <w:vertAlign w:val="superscript"/>
              </w:rPr>
              <w:t>(16)</w:t>
            </w:r>
            <w:r w:rsidRPr="2CCC64F2">
              <w:rPr>
                <w:rFonts w:asciiTheme="majorBidi" w:hAnsiTheme="majorBidi" w:cstheme="majorBidi"/>
                <w:color w:val="000000" w:themeColor="text1"/>
                <w:sz w:val="20"/>
                <w:szCs w:val="20"/>
              </w:rPr>
              <w:fldChar w:fldCharType="end"/>
            </w:r>
          </w:p>
        </w:tc>
        <w:tc>
          <w:tcPr>
            <w:tcW w:w="2477" w:type="dxa"/>
          </w:tcPr>
          <w:p w14:paraId="737C77D6" w14:textId="479DE219"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090E350C" w14:textId="5030328D"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0115BAD8" w14:textId="5C1CB4F4"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9ADADC3" w14:textId="25A5C388"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7</w:t>
            </w:r>
            <w:r w:rsidRPr="00427E20">
              <w:rPr>
                <w:rFonts w:ascii="Cambria Math" w:hAnsi="Cambria Math" w:cs="Cambria Math"/>
                <w:color w:val="000000"/>
                <w:sz w:val="20"/>
                <w:szCs w:val="20"/>
              </w:rPr>
              <w:t>⋆</w:t>
            </w:r>
          </w:p>
        </w:tc>
      </w:tr>
      <w:tr w:rsidR="00915992" w:rsidRPr="00427E20" w14:paraId="1672662B" w14:textId="77777777" w:rsidTr="00A23634">
        <w:trPr>
          <w:trHeight w:val="355"/>
        </w:trPr>
        <w:tc>
          <w:tcPr>
            <w:tcW w:w="2700" w:type="dxa"/>
          </w:tcPr>
          <w:p w14:paraId="7D5B6C96" w14:textId="32B01E5E" w:rsidR="00915992" w:rsidRPr="00427E20" w:rsidRDefault="00915992" w:rsidP="2CCC64F2">
            <w:pPr>
              <w:jc w:val="center"/>
              <w:rPr>
                <w:rFonts w:asciiTheme="majorBidi" w:hAnsiTheme="majorBidi" w:cstheme="majorBidi"/>
                <w:b/>
                <w:bCs/>
                <w:sz w:val="20"/>
                <w:szCs w:val="20"/>
              </w:rPr>
            </w:pPr>
            <w:proofErr w:type="spellStart"/>
            <w:r w:rsidRPr="2CCC64F2">
              <w:rPr>
                <w:rFonts w:asciiTheme="majorBidi" w:hAnsiTheme="majorBidi" w:cstheme="majorBidi"/>
                <w:b/>
                <w:bCs/>
                <w:color w:val="000000" w:themeColor="text1"/>
                <w:sz w:val="20"/>
                <w:szCs w:val="20"/>
              </w:rPr>
              <w:t>Adibelli</w:t>
            </w:r>
            <w:proofErr w:type="spellEnd"/>
            <w:r w:rsidRPr="2CCC64F2">
              <w:rPr>
                <w:rFonts w:asciiTheme="majorBidi" w:hAnsiTheme="majorBidi" w:cstheme="majorBidi"/>
                <w:b/>
                <w:bCs/>
                <w:color w:val="000000" w:themeColor="text1"/>
                <w:sz w:val="20"/>
                <w:szCs w:val="20"/>
              </w:rPr>
              <w:t xml:space="preserve">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nSOFxD3x","properties":{"formattedCitation":"\\super (17)\\nosupersub{}","plainCitation":"(17)","noteIndex":0},"citationItems":[{"id":7943,"uris":["http://zotero.org/users/6535764/items/2PG96T2A"],"uri":["http://zotero.org/users/6535764/items/2PG96T2A"],"itemData":{"id":7943,"type":"article-journal","abstract":"Introduction\nThe study was conducted to examine the effect of the COVID-19 pandemic on health-related quality of life in children.\nMaterials and methods\nThe study was conducted with 597 children aged 7–13 and their parents using the online data collection tool via social media. Socio-demographic form and Generic Health-related Quality of Life Questionnaire for Children (Kid-KINDL) were used to collect the data. SPSS 23.0 program, descriptive statistics, Mann-Whitney U test and Kruskal-Wallis variance analysis were used to evaluate the data.\nResults\nDuring the pandemic, 41.5% of the parents stated that their child gained weight, tendency to sleep of 34.2% and tendency to use the Internet of 69.3% increased. The average self-reported quality of life score of the children was found to be 73.91 ± 8.44. The self-esteem sub-dimension score of the children whose tendency to sleep increased during the pandemic (p &lt; 0.05); and the physical well-being (p &lt; 0.001), emotional well-being (p &lt; 0.001), self-esteem (p &lt; 0.001), family (p &lt; 0.01), school (p &lt; 0.05) sub-dimensions and total (p &lt; 0.05) score averages of the children whose tendency to use the Internet were found to be lower. The emotional well-being, family and friends sub-dimensions as well as total average scores of the children of the parents who feel fear/anxiety about coronavirus becoming a pandemic and who stated that lockdown negatively affected their mental health were found to be lower (p &lt; 0.05).\nConclusion\nAlthough self-reported quality of life scores of children were generally good, parents reported that their children gained weight, tendency to sleep and internet use increased during the pandemic.","container-title":"Children and Youth Services Review","DOI":"10.1016/j.childyouth.2020.105595","ISSN":"0190-7409","journalAbbreviation":"Children and Youth Services Review","page":"105595","title":"The effect of the coronavirus (COVID-19) pandemic on health-related quality of life in children","volume":"119","author":[{"family":"Adıbelli","given":"Derya"},{"family":"Sümen","given":"Adem"}],"issued":{"date-parts":[["2020",12,1]]}}}],"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E11FDA" w:rsidRPr="2CCC64F2">
              <w:rPr>
                <w:sz w:val="20"/>
                <w:szCs w:val="20"/>
                <w:vertAlign w:val="superscript"/>
              </w:rPr>
              <w:t>(17)</w:t>
            </w:r>
            <w:r w:rsidRPr="2CCC64F2">
              <w:rPr>
                <w:rFonts w:asciiTheme="majorBidi" w:hAnsiTheme="majorBidi" w:cstheme="majorBidi"/>
                <w:color w:val="000000" w:themeColor="text1"/>
                <w:sz w:val="20"/>
                <w:szCs w:val="20"/>
              </w:rPr>
              <w:fldChar w:fldCharType="end"/>
            </w:r>
          </w:p>
        </w:tc>
        <w:tc>
          <w:tcPr>
            <w:tcW w:w="2477" w:type="dxa"/>
          </w:tcPr>
          <w:p w14:paraId="3761A28A" w14:textId="68F2271B"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7A55F46" w14:textId="3A578947"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5E44E3C8" w14:textId="12101593"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13E36A51" w14:textId="581C31D0"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6</w:t>
            </w:r>
            <w:r w:rsidRPr="00427E20">
              <w:rPr>
                <w:rFonts w:ascii="Cambria Math" w:hAnsi="Cambria Math" w:cs="Cambria Math"/>
                <w:color w:val="000000"/>
                <w:sz w:val="20"/>
                <w:szCs w:val="20"/>
              </w:rPr>
              <w:t>⋆</w:t>
            </w:r>
          </w:p>
        </w:tc>
      </w:tr>
      <w:tr w:rsidR="00915992" w:rsidRPr="00427E20" w14:paraId="30D2B18C"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3FB6B3FC" w14:textId="4339A927" w:rsidR="00915992" w:rsidRPr="00427E20" w:rsidRDefault="00915992" w:rsidP="2CCC64F2">
            <w:pPr>
              <w:jc w:val="center"/>
              <w:rPr>
                <w:rFonts w:asciiTheme="majorBidi" w:hAnsiTheme="majorBidi" w:cstheme="majorBidi"/>
                <w:b/>
                <w:bCs/>
                <w:sz w:val="20"/>
                <w:szCs w:val="20"/>
              </w:rPr>
            </w:pPr>
            <w:r w:rsidRPr="2CCC64F2">
              <w:rPr>
                <w:rFonts w:asciiTheme="majorBidi" w:hAnsiTheme="majorBidi" w:cstheme="majorBidi"/>
                <w:b/>
                <w:bCs/>
                <w:color w:val="000000" w:themeColor="text1"/>
                <w:sz w:val="20"/>
                <w:szCs w:val="20"/>
              </w:rPr>
              <w:t>Ahmed Iraq et al., 2020</w:t>
            </w:r>
            <w:r w:rsidR="00E11FDA" w:rsidRPr="2CCC64F2">
              <w:rPr>
                <w:rFonts w:asciiTheme="majorBidi" w:hAnsiTheme="majorBidi" w:cstheme="majorBidi"/>
                <w:b/>
                <w:bCs/>
                <w:color w:val="000000" w:themeColor="text1"/>
                <w:sz w:val="20"/>
                <w:szCs w:val="20"/>
              </w:rPr>
              <w:t xml:space="preserve">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Kbsz21gN","properties":{"formattedCitation":"\\super (18)\\nosupersub{}","plainCitation":"(18)","noteIndex":0},"citationItems":[{"id":7926,"uris":["http://zotero.org/users/6535764/items/H7EA2K8A"],"uri":["http://zotero.org/users/6535764/items/H7EA2K8A"],"itemData":{"id":7926,"type":"article-journal","container-title":"Annals of Medicine and Surgery","note":"publisher: Elsevier","page":"110–117","source":"Google Scholar","title":"The impact of social distancing and self-isolation in the last corona COVID-19 outbreak on the body weight in Sulaimani governorate-Kurdistan/Iraq, a prospective case series study","volume":"59","author":[{"family":"Ahmed","given":"Hiwa Omer"}],"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E11FDA" w:rsidRPr="2CCC64F2">
              <w:rPr>
                <w:sz w:val="20"/>
                <w:szCs w:val="20"/>
                <w:vertAlign w:val="superscript"/>
              </w:rPr>
              <w:t>(18)</w:t>
            </w:r>
            <w:r w:rsidRPr="2CCC64F2">
              <w:rPr>
                <w:rFonts w:asciiTheme="majorBidi" w:hAnsiTheme="majorBidi" w:cstheme="majorBidi"/>
                <w:color w:val="000000" w:themeColor="text1"/>
                <w:sz w:val="20"/>
                <w:szCs w:val="20"/>
              </w:rPr>
              <w:fldChar w:fldCharType="end"/>
            </w:r>
          </w:p>
        </w:tc>
        <w:tc>
          <w:tcPr>
            <w:tcW w:w="2477" w:type="dxa"/>
          </w:tcPr>
          <w:p w14:paraId="5F239600" w14:textId="4DAF9489"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733E5477" w14:textId="73E998F0"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93B4A99" w14:textId="1FC585F0"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2A9A2AE" w14:textId="373684D5"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6</w:t>
            </w:r>
            <w:r w:rsidRPr="00427E20">
              <w:rPr>
                <w:rFonts w:ascii="Cambria Math" w:hAnsi="Cambria Math" w:cs="Cambria Math"/>
                <w:color w:val="000000"/>
                <w:sz w:val="20"/>
                <w:szCs w:val="20"/>
              </w:rPr>
              <w:t>⋆</w:t>
            </w:r>
          </w:p>
        </w:tc>
      </w:tr>
      <w:tr w:rsidR="00915992" w:rsidRPr="00427E20" w14:paraId="2D07F51C" w14:textId="77777777" w:rsidTr="00A23634">
        <w:trPr>
          <w:trHeight w:val="355"/>
        </w:trPr>
        <w:tc>
          <w:tcPr>
            <w:tcW w:w="2700" w:type="dxa"/>
          </w:tcPr>
          <w:p w14:paraId="2D607FF5" w14:textId="58BABD8A" w:rsidR="00915992" w:rsidRPr="00427E20" w:rsidRDefault="00915992" w:rsidP="2CCC64F2">
            <w:pPr>
              <w:jc w:val="center"/>
              <w:rPr>
                <w:rFonts w:asciiTheme="majorBidi" w:hAnsiTheme="majorBidi" w:cstheme="majorBidi"/>
                <w:b/>
                <w:bCs/>
                <w:sz w:val="20"/>
                <w:szCs w:val="20"/>
              </w:rPr>
            </w:pPr>
            <w:proofErr w:type="spellStart"/>
            <w:r w:rsidRPr="2CCC64F2">
              <w:rPr>
                <w:rFonts w:asciiTheme="majorBidi" w:hAnsiTheme="majorBidi" w:cstheme="majorBidi"/>
                <w:b/>
                <w:bCs/>
                <w:color w:val="000000" w:themeColor="text1"/>
                <w:sz w:val="20"/>
                <w:szCs w:val="20"/>
              </w:rPr>
              <w:t>Athanasiaidis</w:t>
            </w:r>
            <w:proofErr w:type="spellEnd"/>
            <w:r w:rsidRPr="2CCC64F2">
              <w:rPr>
                <w:rFonts w:asciiTheme="majorBidi" w:hAnsiTheme="majorBidi" w:cstheme="majorBidi"/>
                <w:b/>
                <w:bCs/>
                <w:color w:val="000000" w:themeColor="text1"/>
                <w:sz w:val="20"/>
                <w:szCs w:val="20"/>
              </w:rPr>
              <w:t xml:space="preserve"> et al., 2020</w:t>
            </w:r>
            <w:r w:rsidR="00E11FDA" w:rsidRPr="2CCC64F2">
              <w:rPr>
                <w:rFonts w:asciiTheme="majorBidi" w:hAnsiTheme="majorBidi" w:cstheme="majorBidi"/>
                <w:b/>
                <w:bCs/>
                <w:color w:val="000000" w:themeColor="text1"/>
                <w:sz w:val="20"/>
                <w:szCs w:val="20"/>
              </w:rPr>
              <w:t xml:space="preserve">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Q53aXecT","properties":{"formattedCitation":"\\super (19)\\nosupersub{}","plainCitation":"(19)","noteIndex":0},"citationItems":[{"id":7905,"uris":["http://zotero.org/users/6535764/items/5XF5QU2L"],"uri":["http://zotero.org/users/6535764/items/5XF5QU2L"],"itemData":{"id":7905,"type":"article-journal","container-title":"Surgery for Obesity and Related Diseases","note":"publisher: Elsevier","source":"Google Scholar","title":"How are bariatric patients coping during the coronavirus disease 2019 (COVID-19) pandemic? Analysis of factors known to cause weight regain among postoperative bariatric patients","title-short":"How are bariatric patients coping during the coronavirus disease 2019 (COVID-19) pandemic?","author":[{"family":"Athanasiadis","given":"Dimitrios I."},{"family":"Hernandez","given":"Edward"},{"family":"Hilgendorf","given":"William"},{"family":"Roper","given":"Alexandra"},{"family":"Embry","given":"Marisa"},{"family":"Selzer","given":"Don"},{"family":"Stefanidis","given":"Dimitrios"}],"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E11FDA" w:rsidRPr="2CCC64F2">
              <w:rPr>
                <w:sz w:val="20"/>
                <w:szCs w:val="20"/>
                <w:vertAlign w:val="superscript"/>
              </w:rPr>
              <w:t>(19)</w:t>
            </w:r>
            <w:r w:rsidRPr="2CCC64F2">
              <w:rPr>
                <w:rFonts w:asciiTheme="majorBidi" w:hAnsiTheme="majorBidi" w:cstheme="majorBidi"/>
                <w:color w:val="000000" w:themeColor="text1"/>
                <w:sz w:val="20"/>
                <w:szCs w:val="20"/>
              </w:rPr>
              <w:fldChar w:fldCharType="end"/>
            </w:r>
          </w:p>
        </w:tc>
        <w:tc>
          <w:tcPr>
            <w:tcW w:w="2477" w:type="dxa"/>
          </w:tcPr>
          <w:p w14:paraId="6A19A814" w14:textId="5DA6BEF7"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7551EB71" w14:textId="48A9596A"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62C248A2" w14:textId="35B93700"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52694EFC" w14:textId="4C76C961"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6</w:t>
            </w:r>
            <w:r w:rsidRPr="00427E20">
              <w:rPr>
                <w:rFonts w:ascii="Cambria Math" w:hAnsi="Cambria Math" w:cs="Cambria Math"/>
                <w:color w:val="000000"/>
                <w:sz w:val="20"/>
                <w:szCs w:val="20"/>
              </w:rPr>
              <w:t>⋆</w:t>
            </w:r>
          </w:p>
        </w:tc>
      </w:tr>
      <w:tr w:rsidR="00915992" w:rsidRPr="00427E20" w14:paraId="2259859A"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007B2191" w14:textId="023C74A8" w:rsidR="00915992" w:rsidRPr="00427E20" w:rsidRDefault="00915992" w:rsidP="2CCC64F2">
            <w:pPr>
              <w:rPr>
                <w:rFonts w:asciiTheme="majorBidi" w:hAnsiTheme="majorBidi" w:cstheme="majorBidi"/>
                <w:b/>
                <w:bCs/>
                <w:sz w:val="20"/>
                <w:szCs w:val="20"/>
              </w:rPr>
            </w:pPr>
            <w:proofErr w:type="spellStart"/>
            <w:r w:rsidRPr="2CCC64F2">
              <w:rPr>
                <w:rFonts w:asciiTheme="majorBidi" w:hAnsiTheme="majorBidi" w:cstheme="majorBidi"/>
                <w:b/>
                <w:bCs/>
                <w:color w:val="000000" w:themeColor="text1"/>
                <w:sz w:val="20"/>
                <w:szCs w:val="20"/>
              </w:rPr>
              <w:t>Błaszczyk-Bebenek</w:t>
            </w:r>
            <w:proofErr w:type="spellEnd"/>
            <w:r w:rsidR="00B13518" w:rsidRPr="2CCC64F2">
              <w:rPr>
                <w:rFonts w:asciiTheme="majorBidi" w:hAnsiTheme="majorBidi" w:cstheme="majorBidi"/>
                <w:b/>
                <w:bCs/>
                <w:color w:val="000000" w:themeColor="text1"/>
                <w:sz w:val="20"/>
                <w:szCs w:val="20"/>
              </w:rPr>
              <w:t xml:space="preserve"> et al., 2020 </w:t>
            </w:r>
            <w:r w:rsidRPr="2CCC64F2">
              <w:rPr>
                <w:rFonts w:asciiTheme="majorBidi" w:hAnsiTheme="majorBidi" w:cstheme="majorBidi"/>
                <w:b/>
                <w:bCs/>
                <w:color w:val="000000" w:themeColor="text1"/>
                <w:sz w:val="20"/>
                <w:szCs w:val="20"/>
              </w:rPr>
              <w:t xml:space="preserve">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rz46MOGz","properties":{"formattedCitation":"\\super (20)\\nosupersub{}","plainCitation":"(20)","noteIndex":0},"citationItems":[{"id":7881,"uris":["http://zotero.org/users/6535764/items/AQQD3RZC"],"uri":["http://zotero.org/users/6535764/items/AQQD3RZC"],"itemData":{"id":7881,"type":"article-journal","container-title":"Nutrients","issue":"10","note":"number: 10\npublisher: Multidisciplinary Digital Publishing Institute","page":"3084","source":"Google Scholar","title":"Nutrition behaviors in Polish adults before and during covid-19 lockdown","volume":"12","author":[{"family":"Blaszczyk-Bębenek","given":"Ewa"},{"family":"Jagielski","given":"Pawe\\l"},{"family":"Boles\\lawska","given":"Izabela"},{"family":"Jagielska","given":"Anna"},{"family":"Nitsch-Osuch","given":"Aneta"},{"family":"Kawalec","given":"Pawe\\l"}],"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B13518" w:rsidRPr="2CCC64F2">
              <w:rPr>
                <w:sz w:val="20"/>
                <w:szCs w:val="20"/>
                <w:vertAlign w:val="superscript"/>
              </w:rPr>
              <w:t>(20)</w:t>
            </w:r>
            <w:r w:rsidRPr="2CCC64F2">
              <w:rPr>
                <w:rFonts w:asciiTheme="majorBidi" w:hAnsiTheme="majorBidi" w:cstheme="majorBidi"/>
                <w:color w:val="000000" w:themeColor="text1"/>
                <w:sz w:val="20"/>
                <w:szCs w:val="20"/>
              </w:rPr>
              <w:fldChar w:fldCharType="end"/>
            </w:r>
          </w:p>
        </w:tc>
        <w:tc>
          <w:tcPr>
            <w:tcW w:w="2477" w:type="dxa"/>
          </w:tcPr>
          <w:p w14:paraId="0EC37412" w14:textId="6BB8C6DD"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7B489973" w14:textId="0AAFF382"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2B33BDFD" w14:textId="52DD7BB6"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7B0C4FAC" w14:textId="45FF3F95"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6</w:t>
            </w:r>
            <w:r w:rsidRPr="00427E20">
              <w:rPr>
                <w:rFonts w:ascii="Cambria Math" w:hAnsi="Cambria Math" w:cs="Cambria Math"/>
                <w:color w:val="000000"/>
                <w:sz w:val="20"/>
                <w:szCs w:val="20"/>
              </w:rPr>
              <w:t>⋆</w:t>
            </w:r>
          </w:p>
        </w:tc>
      </w:tr>
      <w:tr w:rsidR="00FF6909" w:rsidRPr="00427E20" w14:paraId="645A431A" w14:textId="77777777" w:rsidTr="00A23634">
        <w:trPr>
          <w:trHeight w:val="355"/>
        </w:trPr>
        <w:tc>
          <w:tcPr>
            <w:tcW w:w="2700" w:type="dxa"/>
          </w:tcPr>
          <w:p w14:paraId="39EB8160" w14:textId="32130B52" w:rsidR="00FF6909" w:rsidRPr="00427E20" w:rsidRDefault="00FF6909" w:rsidP="2CCC64F2">
            <w:pPr>
              <w:rPr>
                <w:rFonts w:asciiTheme="majorBidi" w:hAnsiTheme="majorBidi" w:cstheme="majorBidi"/>
                <w:b/>
                <w:bCs/>
                <w:color w:val="000000"/>
                <w:sz w:val="20"/>
                <w:szCs w:val="20"/>
              </w:rPr>
            </w:pPr>
            <w:proofErr w:type="spellStart"/>
            <w:r w:rsidRPr="2CCC64F2">
              <w:rPr>
                <w:rFonts w:asciiTheme="majorBidi" w:hAnsiTheme="majorBidi" w:cstheme="majorBidi"/>
                <w:b/>
                <w:bCs/>
                <w:color w:val="000000" w:themeColor="text1"/>
                <w:sz w:val="20"/>
                <w:szCs w:val="20"/>
              </w:rPr>
              <w:t>Chague</w:t>
            </w:r>
            <w:proofErr w:type="spellEnd"/>
            <w:r w:rsidRPr="2CCC64F2">
              <w:rPr>
                <w:rFonts w:asciiTheme="majorBidi" w:hAnsiTheme="majorBidi" w:cstheme="majorBidi"/>
                <w:b/>
                <w:bCs/>
                <w:color w:val="000000" w:themeColor="text1"/>
                <w:sz w:val="20"/>
                <w:szCs w:val="20"/>
              </w:rPr>
              <w:t xml:space="preserve"> et al., 2020, France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kljNYOJa","properties":{"formattedCitation":"\\super (5)\\nosupersub{}","plainCitation":"(5)","noteIndex":0},"citationItems":[{"id":8201,"uris":["http://zotero.org/users/6535764/items/WHYFPMZK"],"uri":["http://zotero.org/users/6535764/items/WHYFPMZK"],"itemData":{"id":8201,"type":"article-journal","abstract":"AIMS: Cardiovascular co-morbidities like congestive heart failure (CHF) alter the course of coronavirus disease 2019. Factors associated with the outbreak and lockdown can exacerbate CHF.\nMETHODS AND RESULTS: We analysed the answers of 124 randomly selected CHF outpatients (mean age 71.0 ± 14.0 years, 60.5% male) interviewed by phone during the sixth and seventh weeks of the lockdown. Most patients were treated for New York Heart Association class II (38.7%) and reduced ejection fraction HF (70.2%). Psychological distress (Kessler 6 score ≥ 5) was common (18.5%), and 21.8% felt worse than before the lockdown. Few patients (n = 10) adjusted their intake of HF medications, always on medical prescription. Decreased physical activity was common (41.9%) and more frequent in women (P = 0.025) and urban dwellers (P = 0.009). Almost half of respondents (46.0%) declared increased screen time, but only few declared more alcohol intake (4.0%). Weight gain was common (27.4%), and 44.4% of current smokers increased tobacco consumption. Adherence to recommended salt or fluid intake restrictions was reduced in 14.5%. Increase in HF symptoms was commonly reported (21.8%) and tended to be higher in women than in men (P = 0.074). Of the 23 patients who had a phone teleconsultation during the pandemic, 16 had initially planned an in-person consultation that they switched for teleconsultation.\nCONCLUSIONS: During the lockdown, psychological distress and decreased well-being were common in CHF outpatients, and there was an increase in unhealthy lifestyle behaviours. These changes may negatively impact short-term and long-term prognoses. Medication adherence was maintained, and limitations in access to care were partly counterbalanced by use of telehealth.","container-title":"ESC heart failure","DOI":"10.1002/ehf2.13016","ISSN":"2055-5822","journalAbbreviation":"ESC Heart Fail","language":"eng","note":"PMID: 32997438\nPMCID: PMC7537025","source":"PubMed","title":"Impact of lockdown on patients with congestive heart failure during the coronavirus disease 2019 pandemic","author":[{"family":"Chagué","given":"Frédéric"},{"family":"Boulin","given":"Mathieu"},{"family":"Eicher","given":"Jean-Christophe"},{"family":"Bichat","given":"Florence"},{"family":"Saint Jalmes","given":"Maïlis"},{"family":"Cransac-Miet","given":"Amélie"},{"family":"Soudry-Faure","given":"Agnès"},{"family":"Danchin","given":"Nicolas"},{"family":"Cottin","given":"Yves"},{"family":"Zeller","given":"Marianne"}],"issued":{"date-parts":[["2020",9,3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Pr="2CCC64F2">
              <w:rPr>
                <w:sz w:val="20"/>
                <w:szCs w:val="20"/>
                <w:vertAlign w:val="superscript"/>
              </w:rPr>
              <w:t>(5)</w:t>
            </w:r>
            <w:r w:rsidRPr="2CCC64F2">
              <w:rPr>
                <w:rFonts w:asciiTheme="majorBidi" w:hAnsiTheme="majorBidi" w:cstheme="majorBidi"/>
                <w:color w:val="000000" w:themeColor="text1"/>
                <w:sz w:val="20"/>
                <w:szCs w:val="20"/>
              </w:rPr>
              <w:fldChar w:fldCharType="end"/>
            </w:r>
          </w:p>
        </w:tc>
        <w:tc>
          <w:tcPr>
            <w:tcW w:w="2477" w:type="dxa"/>
          </w:tcPr>
          <w:p w14:paraId="1ACF136C" w14:textId="1FA6149E" w:rsidR="00FF6909" w:rsidRPr="00427E20" w:rsidRDefault="00FF6909" w:rsidP="00FF6909">
            <w:pPr>
              <w:jc w:val="center"/>
              <w:rPr>
                <w:rFonts w:ascii="Cambria Math" w:hAnsi="Cambria Math" w:cs="Cambria Math"/>
                <w:color w:val="000000"/>
                <w:sz w:val="20"/>
                <w:szCs w:val="20"/>
              </w:rPr>
            </w:pPr>
            <w:r w:rsidRPr="00427E20">
              <w:rPr>
                <w:rFonts w:ascii="Cambria Math" w:hAnsi="Cambria Math" w:cs="Cambria Math"/>
                <w:color w:val="000000"/>
                <w:sz w:val="20"/>
                <w:szCs w:val="20"/>
              </w:rPr>
              <w:t>⋆⋆⋆⋆</w:t>
            </w:r>
          </w:p>
        </w:tc>
        <w:tc>
          <w:tcPr>
            <w:tcW w:w="2589" w:type="dxa"/>
          </w:tcPr>
          <w:p w14:paraId="1528DE05" w14:textId="4171C458" w:rsidR="00FF6909" w:rsidRPr="00427E20" w:rsidRDefault="00FF6909" w:rsidP="00FF6909">
            <w:pPr>
              <w:jc w:val="center"/>
              <w:rPr>
                <w:rFonts w:ascii="Cambria Math" w:hAnsi="Cambria Math" w:cs="Cambria Math"/>
                <w:color w:val="000000"/>
                <w:sz w:val="20"/>
                <w:szCs w:val="20"/>
              </w:rPr>
            </w:pPr>
            <w:r>
              <w:rPr>
                <w:rFonts w:ascii="Cambria Math" w:hAnsi="Cambria Math" w:cs="Cambria Math"/>
                <w:color w:val="000000"/>
                <w:sz w:val="20"/>
                <w:szCs w:val="20"/>
              </w:rPr>
              <w:t>-</w:t>
            </w:r>
          </w:p>
        </w:tc>
        <w:tc>
          <w:tcPr>
            <w:tcW w:w="2589" w:type="dxa"/>
          </w:tcPr>
          <w:p w14:paraId="5BDA19BE" w14:textId="448640BB" w:rsidR="00FF6909" w:rsidRPr="00427E20" w:rsidRDefault="00FF6909" w:rsidP="00FF6909">
            <w:pPr>
              <w:jc w:val="center"/>
              <w:rPr>
                <w:rFonts w:ascii="Cambria Math" w:hAnsi="Cambria Math" w:cs="Cambria Math"/>
                <w:color w:val="000000"/>
                <w:sz w:val="20"/>
                <w:szCs w:val="20"/>
              </w:rPr>
            </w:pPr>
            <w:r w:rsidRPr="00427E20">
              <w:rPr>
                <w:rFonts w:ascii="Cambria Math" w:hAnsi="Cambria Math" w:cs="Cambria Math"/>
                <w:color w:val="000000"/>
                <w:sz w:val="20"/>
                <w:szCs w:val="20"/>
              </w:rPr>
              <w:t>⋆⋆</w:t>
            </w:r>
          </w:p>
        </w:tc>
        <w:tc>
          <w:tcPr>
            <w:tcW w:w="2589" w:type="dxa"/>
          </w:tcPr>
          <w:p w14:paraId="591A6324" w14:textId="6D6E1AD3" w:rsidR="00FF6909" w:rsidRPr="00427E20" w:rsidRDefault="00FF6909" w:rsidP="00FF6909">
            <w:pPr>
              <w:jc w:val="center"/>
              <w:rPr>
                <w:rFonts w:asciiTheme="majorBidi" w:hAnsiTheme="majorBidi" w:cstheme="majorBidi"/>
                <w:color w:val="000000"/>
                <w:sz w:val="20"/>
                <w:szCs w:val="20"/>
              </w:rPr>
            </w:pPr>
            <w:r>
              <w:rPr>
                <w:rFonts w:ascii="Cambria Math" w:hAnsi="Cambria Math" w:cs="Cambria Math"/>
                <w:color w:val="000000"/>
                <w:sz w:val="20"/>
                <w:szCs w:val="20"/>
              </w:rPr>
              <w:t>6</w:t>
            </w:r>
            <w:r w:rsidRPr="00427E20">
              <w:rPr>
                <w:rFonts w:ascii="Cambria Math" w:hAnsi="Cambria Math" w:cs="Cambria Math"/>
                <w:color w:val="000000"/>
                <w:sz w:val="20"/>
                <w:szCs w:val="20"/>
              </w:rPr>
              <w:t>⋆</w:t>
            </w:r>
          </w:p>
        </w:tc>
      </w:tr>
      <w:tr w:rsidR="00915992" w:rsidRPr="00427E20" w14:paraId="0B24BB07"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1D8F4DF7" w14:textId="7E23B21D" w:rsidR="00915992" w:rsidRPr="00427E20" w:rsidRDefault="00915992" w:rsidP="2CCC64F2">
            <w:pPr>
              <w:rPr>
                <w:rFonts w:asciiTheme="majorBidi" w:hAnsiTheme="majorBidi" w:cstheme="majorBidi"/>
                <w:b/>
                <w:bCs/>
                <w:sz w:val="20"/>
                <w:szCs w:val="20"/>
              </w:rPr>
            </w:pPr>
            <w:proofErr w:type="spellStart"/>
            <w:r w:rsidRPr="2CCC64F2">
              <w:rPr>
                <w:rFonts w:asciiTheme="majorBidi" w:hAnsiTheme="majorBidi" w:cstheme="majorBidi"/>
                <w:b/>
                <w:bCs/>
                <w:color w:val="000000" w:themeColor="text1"/>
                <w:sz w:val="20"/>
                <w:szCs w:val="20"/>
              </w:rPr>
              <w:t>Dogas</w:t>
            </w:r>
            <w:proofErr w:type="spellEnd"/>
            <w:r w:rsidRPr="2CCC64F2">
              <w:rPr>
                <w:rFonts w:asciiTheme="majorBidi" w:hAnsiTheme="majorBidi" w:cstheme="majorBidi"/>
                <w:b/>
                <w:bCs/>
                <w:color w:val="000000" w:themeColor="text1"/>
                <w:sz w:val="20"/>
                <w:szCs w:val="20"/>
              </w:rPr>
              <w:t xml:space="preserve">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lAhEg7JM","properties":{"formattedCitation":"\\super (21)\\nosupersub{}","plainCitation":"(21)","noteIndex":0},"citationItems":[{"id":7875,"uris":["http://zotero.org/users/6535764/items/Y4ELPBZ6"],"uri":["http://zotero.org/users/6535764/items/Y4ELPBZ6"],"itemData":{"id":7875,"type":"article-journal","container-title":"Croatian medical journal","issue":"4","note":"number: 4\npublisher: Medicinska Naklada","page":"309","source":"Google Scholar","title":"The effect of COVID-19 lockdown on lifestyle and mood in Croatian general population: a cross-sectional study","title-short":"The effect of COVID-19 lockdown on lifestyle and mood in Croatian general population","volume":"61","author":[{"family":"Dogas","given":"Zoran"},{"family":"Kalcina","given":"Linda Lušić"},{"family":"Dodig","given":"Ivana Pavlinac"},{"family":"Demirović","given":"Sijana"},{"family":"Madirazza","given":"Katarina"},{"family":"Valić","given":"Maja"},{"family":"Pecotić","given":"Renata"}],"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B13518" w:rsidRPr="2CCC64F2">
              <w:rPr>
                <w:sz w:val="20"/>
                <w:szCs w:val="20"/>
                <w:vertAlign w:val="superscript"/>
              </w:rPr>
              <w:t>(21)</w:t>
            </w:r>
            <w:r w:rsidRPr="2CCC64F2">
              <w:rPr>
                <w:rFonts w:asciiTheme="majorBidi" w:hAnsiTheme="majorBidi" w:cstheme="majorBidi"/>
                <w:color w:val="000000" w:themeColor="text1"/>
                <w:sz w:val="20"/>
                <w:szCs w:val="20"/>
              </w:rPr>
              <w:fldChar w:fldCharType="end"/>
            </w:r>
            <w:r w:rsidRPr="2CCC64F2">
              <w:rPr>
                <w:rFonts w:asciiTheme="majorBidi" w:hAnsiTheme="majorBidi" w:cstheme="majorBidi"/>
                <w:b/>
                <w:bCs/>
                <w:color w:val="000000" w:themeColor="text1"/>
                <w:sz w:val="20"/>
                <w:szCs w:val="20"/>
              </w:rPr>
              <w:t xml:space="preserve"> </w:t>
            </w:r>
          </w:p>
        </w:tc>
        <w:tc>
          <w:tcPr>
            <w:tcW w:w="2477" w:type="dxa"/>
          </w:tcPr>
          <w:p w14:paraId="1DAEC557" w14:textId="5E478558"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54D54E74" w14:textId="6388583E"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162FACA8" w14:textId="35F845A0"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DFF6DD1" w14:textId="1433FB56"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6</w:t>
            </w:r>
            <w:r w:rsidRPr="00427E20">
              <w:rPr>
                <w:rFonts w:ascii="Cambria Math" w:hAnsi="Cambria Math" w:cs="Cambria Math"/>
                <w:color w:val="000000"/>
                <w:sz w:val="20"/>
                <w:szCs w:val="20"/>
              </w:rPr>
              <w:t>⋆</w:t>
            </w:r>
          </w:p>
        </w:tc>
      </w:tr>
      <w:tr w:rsidR="00915992" w:rsidRPr="00427E20" w14:paraId="31814E1A" w14:textId="77777777" w:rsidTr="00A23634">
        <w:trPr>
          <w:trHeight w:val="355"/>
        </w:trPr>
        <w:tc>
          <w:tcPr>
            <w:tcW w:w="2700" w:type="dxa"/>
          </w:tcPr>
          <w:p w14:paraId="2B8DC415" w14:textId="3DCF12C8" w:rsidR="00915992" w:rsidRPr="00427E20" w:rsidRDefault="00915992" w:rsidP="2CCC64F2">
            <w:pPr>
              <w:rPr>
                <w:rFonts w:asciiTheme="majorBidi" w:hAnsiTheme="majorBidi" w:cstheme="majorBidi"/>
                <w:b/>
                <w:bCs/>
                <w:sz w:val="20"/>
                <w:szCs w:val="20"/>
              </w:rPr>
            </w:pPr>
            <w:proofErr w:type="spellStart"/>
            <w:r w:rsidRPr="2CCC64F2">
              <w:rPr>
                <w:rFonts w:asciiTheme="majorBidi" w:hAnsiTheme="majorBidi" w:cstheme="majorBidi"/>
                <w:b/>
                <w:bCs/>
                <w:color w:val="000000" w:themeColor="text1"/>
                <w:sz w:val="20"/>
                <w:szCs w:val="20"/>
              </w:rPr>
              <w:lastRenderedPageBreak/>
              <w:t>Drywein</w:t>
            </w:r>
            <w:proofErr w:type="spellEnd"/>
            <w:r w:rsidRPr="2CCC64F2">
              <w:rPr>
                <w:rFonts w:asciiTheme="majorBidi" w:hAnsiTheme="majorBidi" w:cstheme="majorBidi"/>
                <w:b/>
                <w:bCs/>
                <w:color w:val="000000" w:themeColor="text1"/>
                <w:sz w:val="20"/>
                <w:szCs w:val="20"/>
              </w:rPr>
              <w:t xml:space="preserve">  </w:t>
            </w:r>
            <w:r w:rsidR="00B13518" w:rsidRPr="2CCC64F2">
              <w:rPr>
                <w:rFonts w:asciiTheme="majorBidi" w:hAnsiTheme="majorBidi" w:cstheme="majorBidi"/>
                <w:b/>
                <w:bCs/>
                <w:color w:val="000000" w:themeColor="text1"/>
                <w:sz w:val="20"/>
                <w:szCs w:val="20"/>
              </w:rPr>
              <w:t xml:space="preserve">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A8ojwtW1","properties":{"formattedCitation":"\\super (22)\\nosupersub{}","plainCitation":"(22)","noteIndex":0},"citationItems":[{"id":7938,"uris":["http://zotero.org/users/6535764/items/VPKGMYZ7"],"uri":["http://zotero.org/users/6535764/items/VPKGMYZ7"],"itemData":{"id":7938,"type":"article-journal","container-title":"Sustainability","issue":"18","note":"number: 18\npublisher: Multidisciplinary Digital Publishing Institute","page":"7768","source":"Google Scholar","title":"The COVID-19 Pandemic Lockdowns and Changes in Body Weight among Polish Women. A Cross-Sectional Online Survey PLifeCOVID-19 Study","volume":"12","author":[{"family":"Drywień","given":"Ma\\lgorzata Ewa"},{"family":"Hamulka","given":"Jadwiga"},{"family":"Zielinska-Pukos","given":"Monika A."},{"family":"Jeruszka-Bielak","given":"Marta"},{"family":"Górnicka","given":"Magdalena"}],"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B13518" w:rsidRPr="2CCC64F2">
              <w:rPr>
                <w:sz w:val="20"/>
                <w:szCs w:val="20"/>
                <w:vertAlign w:val="superscript"/>
              </w:rPr>
              <w:t>(22)</w:t>
            </w:r>
            <w:r w:rsidRPr="2CCC64F2">
              <w:rPr>
                <w:rFonts w:asciiTheme="majorBidi" w:hAnsiTheme="majorBidi" w:cstheme="majorBidi"/>
                <w:color w:val="000000" w:themeColor="text1"/>
                <w:sz w:val="20"/>
                <w:szCs w:val="20"/>
              </w:rPr>
              <w:fldChar w:fldCharType="end"/>
            </w:r>
          </w:p>
        </w:tc>
        <w:tc>
          <w:tcPr>
            <w:tcW w:w="2477" w:type="dxa"/>
          </w:tcPr>
          <w:p w14:paraId="78A82800" w14:textId="7B75F7CE"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6613880D" w14:textId="4A914025"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165744E6" w14:textId="33BF1073"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2CFAEDCB" w14:textId="0BFDF055"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6</w:t>
            </w:r>
            <w:r w:rsidRPr="00427E20">
              <w:rPr>
                <w:rFonts w:ascii="Cambria Math" w:hAnsi="Cambria Math" w:cs="Cambria Math"/>
                <w:color w:val="000000"/>
                <w:sz w:val="20"/>
                <w:szCs w:val="20"/>
              </w:rPr>
              <w:t>⋆</w:t>
            </w:r>
          </w:p>
        </w:tc>
      </w:tr>
      <w:tr w:rsidR="00915992" w:rsidRPr="00427E20" w14:paraId="56C5D244"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53598B4C" w14:textId="72621C45" w:rsidR="00915992" w:rsidRPr="00427E20" w:rsidRDefault="00915992" w:rsidP="2CCC64F2">
            <w:pPr>
              <w:rPr>
                <w:rFonts w:asciiTheme="majorBidi" w:hAnsiTheme="majorBidi" w:cstheme="majorBidi"/>
                <w:b/>
                <w:bCs/>
                <w:sz w:val="20"/>
                <w:szCs w:val="20"/>
              </w:rPr>
            </w:pPr>
            <w:r w:rsidRPr="2CCC64F2">
              <w:rPr>
                <w:rFonts w:asciiTheme="majorBidi" w:hAnsiTheme="majorBidi" w:cstheme="majorBidi"/>
                <w:b/>
                <w:bCs/>
                <w:color w:val="000000" w:themeColor="text1"/>
                <w:sz w:val="20"/>
                <w:szCs w:val="20"/>
              </w:rPr>
              <w:t xml:space="preserve">He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otyINO2f","properties":{"formattedCitation":"\\super (23)\\nosupersub{}","plainCitation":"(23)","noteIndex":0},"citationItems":[{"id":6893,"uris":["http://zotero.org/users/6535764/items/TEAPTGC6"],"uri":["http://zotero.org/users/6535764/items/TEAPTGC6"],"itemData":{"id":6893,"type":"article-journal","abstract":"OBJECTIVES: The outbreak of novel coronavirus (COVID-19) provided an opportunity to undertake an online survey to study the relationships between body weight changes with changes in physical activity and lifestyle during an unusual event of forced isolation, or quarantine.\nMETHODS: We distributed an electronic questionnaire using the popular social application WeChat to adults from any province of China except Hubei Province, the epicenter of the outbreak. The questionnaire asked for demographic information, body weight, physical activity, and lifestyle factors before and during the quarantine.\nRESULTS: Of 376 questionnaires returned, 339 were valid (90.2%). During the period of semi-lockdown, both females and males with BMI &lt;24 gained weight, males with BMI ≥24 lost weight, and females with BMI ≥24 gained weight. The average steps per day and the average moderate or vigorous-intensity exercise declined significantly for both males and females during the semi-lockdown. Changes in body weight inversely correlated with changes in steps per day and moderate or vigorous-intensity exercise during the quarantine.\nCONCLUSIONS: Normal weight individuals, who are not normally troubled by overweight or obesity, had less awareness of weight gain than people with a BMI ≥ 24. Under the conditions of the semi-lockdown, they tended to gain weight.","container-title":"Disaster Medicine and Public Health Preparedness","DOI":"10.1017/dmp.2020.237","ISSN":"1938-744X","journalAbbreviation":"Disaster Med Public Health Prep","language":"eng","note":"PMID: 32660669\nPMCID: PMC7385320","page":"1-6","source":"PubMed","title":"Changes in Body Weight, Physical Activity, and Lifestyle During the Semi-lockdown Period After the Outbreak of COVID-19 in China: An Online Survey","title-short":"Changes in Body Weight, Physical Activity, and Lifestyle During the Semi-lockdown Period After the Outbreak of COVID-19 in China","author":[{"family":"He","given":"Ming"},{"family":"Xian","given":"Yin"},{"family":"Lv","given":"Xiaodong"},{"family":"He","given":"Jinsong"},{"family":"Ren","given":"Yixing"}],"issued":{"date-parts":[["2020",7,14]]}}}],"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B13518" w:rsidRPr="2CCC64F2">
              <w:rPr>
                <w:sz w:val="20"/>
                <w:szCs w:val="20"/>
                <w:vertAlign w:val="superscript"/>
              </w:rPr>
              <w:t>(23)</w:t>
            </w:r>
            <w:r w:rsidRPr="2CCC64F2">
              <w:rPr>
                <w:rFonts w:asciiTheme="majorBidi" w:hAnsiTheme="majorBidi" w:cstheme="majorBidi"/>
                <w:color w:val="000000" w:themeColor="text1"/>
                <w:sz w:val="20"/>
                <w:szCs w:val="20"/>
              </w:rPr>
              <w:fldChar w:fldCharType="end"/>
            </w:r>
          </w:p>
        </w:tc>
        <w:tc>
          <w:tcPr>
            <w:tcW w:w="2477" w:type="dxa"/>
          </w:tcPr>
          <w:p w14:paraId="2D41B8EE" w14:textId="69560A77"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4D604AFE" w14:textId="339D6B86"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0229C586" w14:textId="68C4A9DF"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178B5197" w14:textId="66ABBA8D"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6</w:t>
            </w:r>
            <w:r w:rsidRPr="00427E20">
              <w:rPr>
                <w:rFonts w:ascii="Cambria Math" w:hAnsi="Cambria Math" w:cs="Cambria Math"/>
                <w:color w:val="000000"/>
                <w:sz w:val="20"/>
                <w:szCs w:val="20"/>
              </w:rPr>
              <w:t>⋆</w:t>
            </w:r>
          </w:p>
        </w:tc>
      </w:tr>
      <w:tr w:rsidR="00915992" w:rsidRPr="00427E20" w14:paraId="22A443B7" w14:textId="77777777" w:rsidTr="00A23634">
        <w:trPr>
          <w:trHeight w:val="355"/>
        </w:trPr>
        <w:tc>
          <w:tcPr>
            <w:tcW w:w="2700" w:type="dxa"/>
          </w:tcPr>
          <w:p w14:paraId="57E1BBE0" w14:textId="6BFDC85C" w:rsidR="00915992" w:rsidRPr="00427E20" w:rsidRDefault="00915992" w:rsidP="2CCC64F2">
            <w:pPr>
              <w:rPr>
                <w:rFonts w:asciiTheme="majorBidi" w:hAnsiTheme="majorBidi" w:cstheme="majorBidi"/>
                <w:b/>
                <w:bCs/>
                <w:sz w:val="20"/>
                <w:szCs w:val="20"/>
              </w:rPr>
            </w:pPr>
            <w:r w:rsidRPr="2CCC64F2">
              <w:rPr>
                <w:rFonts w:asciiTheme="majorBidi" w:hAnsiTheme="majorBidi" w:cstheme="majorBidi"/>
                <w:b/>
                <w:bCs/>
                <w:color w:val="000000" w:themeColor="text1"/>
                <w:sz w:val="20"/>
                <w:szCs w:val="20"/>
              </w:rPr>
              <w:t>Ismail, MENA et al., 2020</w:t>
            </w:r>
            <w:r w:rsidR="00B13518" w:rsidRPr="2CCC64F2">
              <w:rPr>
                <w:rFonts w:asciiTheme="majorBidi" w:hAnsiTheme="majorBidi" w:cstheme="majorBidi"/>
                <w:b/>
                <w:bCs/>
                <w:color w:val="000000" w:themeColor="text1"/>
                <w:sz w:val="20"/>
                <w:szCs w:val="20"/>
              </w:rPr>
              <w:t xml:space="preserve">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5LOgnQSf","properties":{"formattedCitation":"\\super (24)\\nosupersub{}","plainCitation":"(24)","noteIndex":0},"citationItems":[{"id":7908,"uris":["http://zotero.org/users/6535764/items/3JW2CHBU"],"uri":["http://zotero.org/users/6535764/items/3JW2CHBU"],"itemData":{"id":7908,"type":"article-journal","container-title":"British Journal of Nutrition","note":"publisher: Cambridge University Press","page":"1–30","source":"Google Scholar","title":"Assessment of Eating Habits and Lifestyle during Coronavirus Pandemic in the MENA region: A Cross-Sectional Study","title-short":"Assessment of Eating Habits and Lifestyle during Coronavirus Pandemic in the MENA region","author":[{"family":"Ismail","given":"Leila Cheikh"},{"family":"Osaili","given":"Tareq M."},{"family":"Mohamad","given":"Maysm N."},{"family":"Al Marzouqi","given":"Amina"},{"family":"Jarrar","given":"Amjad H."},{"family":"Zampelas","given":"Antonis"},{"family":"Habib-Mourad","given":"Carla"},{"family":"Jamous","given":"Dima Omar Abu"},{"family":"Ali","given":"Habiba I."},{"family":"Al Sabbah","given":"Haleama"}],"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B13518" w:rsidRPr="2CCC64F2">
              <w:rPr>
                <w:sz w:val="20"/>
                <w:szCs w:val="20"/>
                <w:vertAlign w:val="superscript"/>
              </w:rPr>
              <w:t>(24)</w:t>
            </w:r>
            <w:r w:rsidRPr="2CCC64F2">
              <w:rPr>
                <w:rFonts w:asciiTheme="majorBidi" w:hAnsiTheme="majorBidi" w:cstheme="majorBidi"/>
                <w:color w:val="000000" w:themeColor="text1"/>
                <w:sz w:val="20"/>
                <w:szCs w:val="20"/>
              </w:rPr>
              <w:fldChar w:fldCharType="end"/>
            </w:r>
          </w:p>
        </w:tc>
        <w:tc>
          <w:tcPr>
            <w:tcW w:w="2477" w:type="dxa"/>
          </w:tcPr>
          <w:p w14:paraId="09F16229" w14:textId="0E3A6FDA"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0C4F73F2" w14:textId="5977ED7D"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5F1FD577" w14:textId="43B848F0"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634D2C2A" w14:textId="2A15E552"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6</w:t>
            </w:r>
            <w:r w:rsidRPr="00427E20">
              <w:rPr>
                <w:rFonts w:ascii="Cambria Math" w:hAnsi="Cambria Math" w:cs="Cambria Math"/>
                <w:color w:val="000000"/>
                <w:sz w:val="20"/>
                <w:szCs w:val="20"/>
              </w:rPr>
              <w:t>⋆</w:t>
            </w:r>
          </w:p>
        </w:tc>
      </w:tr>
      <w:tr w:rsidR="00915992" w:rsidRPr="00427E20" w14:paraId="765E935F"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7E65EB4B" w14:textId="4C631108" w:rsidR="00915992" w:rsidRPr="00427E20" w:rsidRDefault="00915992" w:rsidP="2CCC64F2">
            <w:pPr>
              <w:rPr>
                <w:rFonts w:asciiTheme="majorBidi" w:hAnsiTheme="majorBidi" w:cstheme="majorBidi"/>
                <w:b/>
                <w:bCs/>
                <w:sz w:val="20"/>
                <w:szCs w:val="20"/>
              </w:rPr>
            </w:pPr>
            <w:r w:rsidRPr="2CCC64F2">
              <w:rPr>
                <w:rFonts w:asciiTheme="majorBidi" w:hAnsiTheme="majorBidi" w:cstheme="majorBidi"/>
                <w:b/>
                <w:bCs/>
                <w:color w:val="000000" w:themeColor="text1"/>
                <w:sz w:val="20"/>
                <w:szCs w:val="20"/>
              </w:rPr>
              <w:t>Jia et al., 202</w:t>
            </w:r>
            <w:r w:rsidR="00B13518" w:rsidRPr="2CCC64F2">
              <w:rPr>
                <w:rFonts w:asciiTheme="majorBidi" w:hAnsiTheme="majorBidi" w:cstheme="majorBidi"/>
                <w:b/>
                <w:bCs/>
                <w:color w:val="000000" w:themeColor="text1"/>
                <w:sz w:val="20"/>
                <w:szCs w:val="20"/>
              </w:rPr>
              <w:t xml:space="preserve">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o3QFtafh","properties":{"formattedCitation":"\\super (25)\\nosupersub{}","plainCitation":"(25)","noteIndex":0},"citationItems":[{"id":7917,"uris":["http://zotero.org/users/6535764/items/U34N5CC5"],"uri":["http://zotero.org/users/6535764/items/U34N5CC5"],"itemData":{"id":7917,"type":"article-journal","container-title":"International Journal of Obesity","note":"publisher: Nature Publishing Group","page":"1–5","source":"Google Scholar","title":"Impact of COVID-19 lockdown on activity patterns and weight status among youths in China: the COVID-19 Impact on Lifestyle Change Survey (COINLICS)","title-short":"Impact of COVID-19 lockdown on activity patterns and weight status among youths in China","author":[{"family":"Jia","given":"Peng"},{"family":"Zhang","given":"Lei"},{"family":"Yu","given":"Wanqi"},{"family":"Yu","given":"Bin"},{"family":"Liu","given":"Meijing"},{"family":"Zhang","given":"Dong"},{"family":"Yang","given":"Shujuan"}],"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B13518" w:rsidRPr="2CCC64F2">
              <w:rPr>
                <w:sz w:val="20"/>
                <w:szCs w:val="20"/>
                <w:vertAlign w:val="superscript"/>
              </w:rPr>
              <w:t>(25)</w:t>
            </w:r>
            <w:r w:rsidRPr="2CCC64F2">
              <w:rPr>
                <w:rFonts w:asciiTheme="majorBidi" w:hAnsiTheme="majorBidi" w:cstheme="majorBidi"/>
                <w:color w:val="000000" w:themeColor="text1"/>
                <w:sz w:val="20"/>
                <w:szCs w:val="20"/>
              </w:rPr>
              <w:fldChar w:fldCharType="end"/>
            </w:r>
          </w:p>
        </w:tc>
        <w:tc>
          <w:tcPr>
            <w:tcW w:w="2477" w:type="dxa"/>
          </w:tcPr>
          <w:p w14:paraId="2700AA03" w14:textId="64630D95"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5F87020A" w14:textId="570532BF"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59662860" w14:textId="1757428A"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F27D68C" w14:textId="699C2DAF"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6</w:t>
            </w:r>
            <w:r w:rsidRPr="00427E20">
              <w:rPr>
                <w:rFonts w:ascii="Cambria Math" w:hAnsi="Cambria Math" w:cs="Cambria Math"/>
                <w:color w:val="000000"/>
                <w:sz w:val="20"/>
                <w:szCs w:val="20"/>
              </w:rPr>
              <w:t>⋆</w:t>
            </w:r>
          </w:p>
        </w:tc>
      </w:tr>
      <w:tr w:rsidR="00915992" w:rsidRPr="00427E20" w14:paraId="3A501B93" w14:textId="77777777" w:rsidTr="00A23634">
        <w:trPr>
          <w:trHeight w:val="355"/>
        </w:trPr>
        <w:tc>
          <w:tcPr>
            <w:tcW w:w="2700" w:type="dxa"/>
          </w:tcPr>
          <w:p w14:paraId="12EDEB6D" w14:textId="5081174C" w:rsidR="00915992" w:rsidRPr="00427E20" w:rsidRDefault="00915992" w:rsidP="2CCC64F2">
            <w:pPr>
              <w:rPr>
                <w:rFonts w:asciiTheme="majorBidi" w:hAnsiTheme="majorBidi" w:cstheme="majorBidi"/>
                <w:b/>
                <w:bCs/>
                <w:sz w:val="20"/>
                <w:szCs w:val="20"/>
              </w:rPr>
            </w:pPr>
            <w:proofErr w:type="spellStart"/>
            <w:r w:rsidRPr="2CCC64F2">
              <w:rPr>
                <w:rFonts w:asciiTheme="majorBidi" w:hAnsiTheme="majorBidi" w:cstheme="majorBidi"/>
                <w:b/>
                <w:bCs/>
                <w:color w:val="000000" w:themeColor="text1"/>
                <w:sz w:val="20"/>
                <w:szCs w:val="20"/>
              </w:rPr>
              <w:t>Malkawi</w:t>
            </w:r>
            <w:proofErr w:type="spellEnd"/>
            <w:r w:rsidRPr="2CCC64F2">
              <w:rPr>
                <w:rFonts w:asciiTheme="majorBidi" w:hAnsiTheme="majorBidi" w:cstheme="majorBidi"/>
                <w:b/>
                <w:bCs/>
                <w:color w:val="000000" w:themeColor="text1"/>
                <w:sz w:val="20"/>
                <w:szCs w:val="20"/>
              </w:rPr>
              <w:t xml:space="preserve">,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0E9jSupU","properties":{"formattedCitation":"\\super (26)\\nosupersub{}","plainCitation":"(26)","noteIndex":0},"citationItems":[{"id":7944,"uris":["http://zotero.org/users/6535764/items/KRC2AWT2"],"uri":["http://zotero.org/users/6535764/items/KRC2AWT2"],"itemData":{"id":7944,"type":"article-journal","abstract":"One of the strictest quarantines worldwide to limit the spread of coronavirus was enforced in Jordan during the COVID-19 pandemic.","container-title":"Maternal and Child Health Journal","DOI":"10.1007/s10995-020-03034-x","ISSN":"1573-6628","journalAbbreviation":"Maternal and Child Health Journal","title":"COVID-19 Quarantine-Related Mental Health Symptoms and their Correlates among Mothers: A Cross Sectional Study","URL":"https://doi.org/10.1007/s10995-020-03034-x","author":[{"family":"Malkawi","given":"Somaya H."},{"family":"Almhdawi","given":"Khader"},{"family":"Jaber","given":"Alaa F."},{"family":"Alqatarneh","given":"Nisrin S."}],"issued":{"date-parts":[["2020",11,17]]}}}],"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B13518" w:rsidRPr="2CCC64F2">
              <w:rPr>
                <w:sz w:val="20"/>
                <w:szCs w:val="20"/>
                <w:vertAlign w:val="superscript"/>
              </w:rPr>
              <w:t>(26)</w:t>
            </w:r>
            <w:r w:rsidRPr="2CCC64F2">
              <w:rPr>
                <w:rFonts w:asciiTheme="majorBidi" w:hAnsiTheme="majorBidi" w:cstheme="majorBidi"/>
                <w:color w:val="000000" w:themeColor="text1"/>
                <w:sz w:val="20"/>
                <w:szCs w:val="20"/>
              </w:rPr>
              <w:fldChar w:fldCharType="end"/>
            </w:r>
          </w:p>
        </w:tc>
        <w:tc>
          <w:tcPr>
            <w:tcW w:w="2477" w:type="dxa"/>
          </w:tcPr>
          <w:p w14:paraId="4C6D606E" w14:textId="66D70E34"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1B193FC5" w14:textId="3C0F0A8A" w:rsidR="00915992" w:rsidRPr="00427E20" w:rsidRDefault="08D2B354" w:rsidP="2CCC64F2">
            <w:pPr>
              <w:jc w:val="center"/>
            </w:pPr>
            <w:r w:rsidRPr="2CCC64F2">
              <w:rPr>
                <w:rFonts w:asciiTheme="majorBidi" w:hAnsiTheme="majorBidi" w:cstheme="majorBidi"/>
                <w:color w:val="000000" w:themeColor="text1"/>
                <w:sz w:val="20"/>
                <w:szCs w:val="20"/>
              </w:rPr>
              <w:t>-</w:t>
            </w:r>
          </w:p>
        </w:tc>
        <w:tc>
          <w:tcPr>
            <w:tcW w:w="2589" w:type="dxa"/>
          </w:tcPr>
          <w:p w14:paraId="32B019F2" w14:textId="4305182F"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28E0274A" w14:textId="310A76E3"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6</w:t>
            </w:r>
            <w:r w:rsidRPr="00427E20">
              <w:rPr>
                <w:rFonts w:ascii="Cambria Math" w:hAnsi="Cambria Math" w:cs="Cambria Math"/>
                <w:color w:val="000000"/>
                <w:sz w:val="20"/>
                <w:szCs w:val="20"/>
              </w:rPr>
              <w:t>⋆</w:t>
            </w:r>
          </w:p>
        </w:tc>
      </w:tr>
      <w:tr w:rsidR="00915992" w:rsidRPr="00427E20" w14:paraId="35C9D79A"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621B04F1" w14:textId="1F51B499" w:rsidR="00915992" w:rsidRPr="00427E20" w:rsidRDefault="00915992" w:rsidP="2CCC64F2">
            <w:pPr>
              <w:rPr>
                <w:rFonts w:asciiTheme="majorBidi" w:hAnsiTheme="majorBidi" w:cstheme="majorBidi"/>
                <w:b/>
                <w:bCs/>
                <w:sz w:val="20"/>
                <w:szCs w:val="20"/>
              </w:rPr>
            </w:pPr>
            <w:proofErr w:type="spellStart"/>
            <w:r w:rsidRPr="2CCC64F2">
              <w:rPr>
                <w:rFonts w:asciiTheme="majorBidi" w:hAnsiTheme="majorBidi" w:cstheme="majorBidi"/>
                <w:b/>
                <w:bCs/>
                <w:color w:val="000000" w:themeColor="text1"/>
                <w:sz w:val="20"/>
                <w:szCs w:val="20"/>
              </w:rPr>
              <w:t>Onmez</w:t>
            </w:r>
            <w:proofErr w:type="spellEnd"/>
            <w:r w:rsidRPr="2CCC64F2">
              <w:rPr>
                <w:rFonts w:asciiTheme="majorBidi" w:hAnsiTheme="majorBidi" w:cstheme="majorBidi"/>
                <w:b/>
                <w:bCs/>
                <w:color w:val="000000" w:themeColor="text1"/>
                <w:sz w:val="20"/>
                <w:szCs w:val="20"/>
              </w:rPr>
              <w:t xml:space="preserve"> turkey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pHlS2vF8","properties":{"formattedCitation":"\\super (27)\\nosupersub{}","plainCitation":"(27)","noteIndex":0},"citationItems":[{"id":7928,"uris":["http://zotero.org/users/6535764/items/HUPAVWYA"],"uri":["http://zotero.org/users/6535764/items/HUPAVWYA"],"itemData":{"id":7928,"type":"article-journal","container-title":"Diabetes &amp; Metabolic Syndrome: Clinical Research &amp; Reviews","issue":"6","note":"number: 6\npublisher: Elsevier","page":"1963–1966","source":"Google Scholar","title":"The effect of COVID-19 lockdown on glycemic control in patients with type 2 diabetes mellitus in Turkey","volume":"14","author":[{"family":"Onmez","given":"Attila"},{"family":"Gamsızkan","given":"Zerrin"},{"family":"Özdemir","given":"Şeyma"},{"family":"Kesikbaş","given":"Enis"},{"family":"Gökosmanoğlu","given":"Feyzi"},{"family":"Torun","given":"Serkan"},{"family":"Cinemre","given":"Hakan"}],"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B13518" w:rsidRPr="2CCC64F2">
              <w:rPr>
                <w:sz w:val="20"/>
                <w:szCs w:val="20"/>
                <w:vertAlign w:val="superscript"/>
              </w:rPr>
              <w:t>(27)</w:t>
            </w:r>
            <w:r w:rsidRPr="2CCC64F2">
              <w:rPr>
                <w:rFonts w:asciiTheme="majorBidi" w:hAnsiTheme="majorBidi" w:cstheme="majorBidi"/>
                <w:color w:val="000000" w:themeColor="text1"/>
                <w:sz w:val="20"/>
                <w:szCs w:val="20"/>
              </w:rPr>
              <w:fldChar w:fldCharType="end"/>
            </w:r>
          </w:p>
        </w:tc>
        <w:tc>
          <w:tcPr>
            <w:tcW w:w="2477" w:type="dxa"/>
          </w:tcPr>
          <w:p w14:paraId="41998D8F" w14:textId="3C6E286C"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AD87207" w14:textId="62EE8C73"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1C9B5089" w14:textId="2F27DA69"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0D6D5105" w14:textId="4973714A"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6</w:t>
            </w:r>
            <w:r w:rsidRPr="00427E20">
              <w:rPr>
                <w:rFonts w:ascii="Cambria Math" w:hAnsi="Cambria Math" w:cs="Cambria Math"/>
                <w:color w:val="000000"/>
                <w:sz w:val="20"/>
                <w:szCs w:val="20"/>
              </w:rPr>
              <w:t>⋆</w:t>
            </w:r>
          </w:p>
        </w:tc>
      </w:tr>
      <w:tr w:rsidR="00915992" w:rsidRPr="00427E20" w14:paraId="17868AFE" w14:textId="77777777" w:rsidTr="00A23634">
        <w:trPr>
          <w:trHeight w:val="355"/>
        </w:trPr>
        <w:tc>
          <w:tcPr>
            <w:tcW w:w="2700" w:type="dxa"/>
          </w:tcPr>
          <w:p w14:paraId="4221D414" w14:textId="5AB4439A" w:rsidR="00915992" w:rsidRPr="00427E20" w:rsidRDefault="00915992" w:rsidP="2CCC64F2">
            <w:pPr>
              <w:rPr>
                <w:rFonts w:asciiTheme="majorBidi" w:hAnsiTheme="majorBidi" w:cstheme="majorBidi"/>
                <w:b/>
                <w:bCs/>
                <w:sz w:val="20"/>
                <w:szCs w:val="20"/>
              </w:rPr>
            </w:pPr>
            <w:r w:rsidRPr="2CCC64F2">
              <w:rPr>
                <w:rFonts w:asciiTheme="majorBidi" w:hAnsiTheme="majorBidi" w:cstheme="majorBidi"/>
                <w:b/>
                <w:bCs/>
                <w:color w:val="000000" w:themeColor="text1"/>
                <w:sz w:val="20"/>
                <w:szCs w:val="20"/>
              </w:rPr>
              <w:t xml:space="preserve">Rogers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KhJEBHWX","properties":{"formattedCitation":"\\super (28)\\nosupersub{}","plainCitation":"(28)","noteIndex":0},"citationItems":[{"id":1359,"uris":["http://zotero.org/users/6535764/items/24YQ66G5"],"uri":["http://zotero.org/users/6535764/items/24YQ66G5"],"itemData":{"id":1359,"type":"article-journal","note":"publisher: London School of Hygiene &amp; Tropical Medicine","source":"Google Scholar","title":"Behavioural change towards reduced intensity physical activity is disproportionately prevalent among adults with serious health issues or self-perception of high risk during the UK COVID-19 lockdown.","author":[{"family":"Rogers","given":"Nina"},{"family":"Roberts","given":"Chrissy"},{"family":"Waterlow","given":"Naomi"},{"family":"Brindle","given":"Hannah"},{"family":"Enria","given":"Luisa"},{"family":"Lees","given":"Shelley"}],"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B13518" w:rsidRPr="2CCC64F2">
              <w:rPr>
                <w:sz w:val="20"/>
                <w:szCs w:val="20"/>
                <w:vertAlign w:val="superscript"/>
              </w:rPr>
              <w:t>(28)</w:t>
            </w:r>
            <w:r w:rsidRPr="2CCC64F2">
              <w:rPr>
                <w:rFonts w:asciiTheme="majorBidi" w:hAnsiTheme="majorBidi" w:cstheme="majorBidi"/>
                <w:color w:val="000000" w:themeColor="text1"/>
                <w:sz w:val="20"/>
                <w:szCs w:val="20"/>
              </w:rPr>
              <w:fldChar w:fldCharType="end"/>
            </w:r>
            <w:r w:rsidRPr="2CCC64F2">
              <w:rPr>
                <w:rFonts w:asciiTheme="majorBidi" w:hAnsiTheme="majorBidi" w:cstheme="majorBidi"/>
                <w:b/>
                <w:bCs/>
                <w:color w:val="000000" w:themeColor="text1"/>
                <w:sz w:val="20"/>
                <w:szCs w:val="20"/>
              </w:rPr>
              <w:t>.</w:t>
            </w:r>
          </w:p>
        </w:tc>
        <w:tc>
          <w:tcPr>
            <w:tcW w:w="2477" w:type="dxa"/>
          </w:tcPr>
          <w:p w14:paraId="26D1CF19" w14:textId="4B89A9A7"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5A02B5AB" w14:textId="1D7C2F3B"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50034D1" w14:textId="0CE62BF9"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63F70BA4" w14:textId="0BE2C0E6"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6</w:t>
            </w:r>
            <w:r w:rsidRPr="00427E20">
              <w:rPr>
                <w:rFonts w:ascii="Cambria Math" w:hAnsi="Cambria Math" w:cs="Cambria Math"/>
                <w:color w:val="000000"/>
                <w:sz w:val="20"/>
                <w:szCs w:val="20"/>
              </w:rPr>
              <w:t>⋆</w:t>
            </w:r>
          </w:p>
        </w:tc>
      </w:tr>
      <w:tr w:rsidR="00915992" w:rsidRPr="00427E20" w14:paraId="29AED2A9"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70C38A06" w14:textId="413BB5B3" w:rsidR="00915992" w:rsidRPr="00427E20" w:rsidRDefault="00915992" w:rsidP="2CCC64F2">
            <w:pPr>
              <w:rPr>
                <w:rFonts w:asciiTheme="majorBidi" w:hAnsiTheme="majorBidi" w:cstheme="majorBidi"/>
                <w:b/>
                <w:bCs/>
                <w:sz w:val="20"/>
                <w:szCs w:val="20"/>
              </w:rPr>
            </w:pPr>
            <w:r w:rsidRPr="2CCC64F2">
              <w:rPr>
                <w:rFonts w:asciiTheme="majorBidi" w:hAnsiTheme="majorBidi" w:cstheme="majorBidi"/>
                <w:b/>
                <w:bCs/>
                <w:color w:val="000000" w:themeColor="text1"/>
                <w:sz w:val="20"/>
                <w:szCs w:val="20"/>
              </w:rPr>
              <w:t xml:space="preserve">Sidor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wHR7ZN9B","properties":{"formattedCitation":"\\super (29)\\nosupersub{}","plainCitation":"(29)","noteIndex":0},"citationItems":[{"id":1380,"uris":["http://zotero.org/users/6535764/items/UIDJ8CDR"],"uri":["http://zotero.org/users/6535764/items/UIDJ8CDR"],"itemData":{"id":1380,"type":"article-journal","container-title":"Nutrients","issue":"6","note":"publisher: Multidisciplinary Digital Publishing Institute","page":"1657","source":"Google Scholar","title":"Dietary Choices and Habits during COVID-19 Lockdown: Experience from Poland","title-short":"Dietary Choices and Habits during COVID-19 Lockdown","volume":"12","author":[{"family":"Sidor","given":"Aleksandra"},{"family":"Rzymski","given":"Piotr"}],"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B13518" w:rsidRPr="2CCC64F2">
              <w:rPr>
                <w:sz w:val="20"/>
                <w:szCs w:val="20"/>
                <w:vertAlign w:val="superscript"/>
              </w:rPr>
              <w:t>(29)</w:t>
            </w:r>
            <w:r w:rsidRPr="2CCC64F2">
              <w:rPr>
                <w:rFonts w:asciiTheme="majorBidi" w:hAnsiTheme="majorBidi" w:cstheme="majorBidi"/>
                <w:color w:val="000000" w:themeColor="text1"/>
                <w:sz w:val="20"/>
                <w:szCs w:val="20"/>
              </w:rPr>
              <w:fldChar w:fldCharType="end"/>
            </w:r>
            <w:r w:rsidRPr="2CCC64F2">
              <w:rPr>
                <w:rFonts w:asciiTheme="majorBidi" w:hAnsiTheme="majorBidi" w:cstheme="majorBidi"/>
                <w:b/>
                <w:bCs/>
                <w:color w:val="000000" w:themeColor="text1"/>
                <w:sz w:val="20"/>
                <w:szCs w:val="20"/>
              </w:rPr>
              <w:t>.</w:t>
            </w:r>
          </w:p>
        </w:tc>
        <w:tc>
          <w:tcPr>
            <w:tcW w:w="2477" w:type="dxa"/>
          </w:tcPr>
          <w:p w14:paraId="1892F6A0" w14:textId="1FD46D86"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590C2813" w14:textId="7CFBBE83"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426A3379" w14:textId="0E0D7ABC"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7F45893D" w14:textId="0AF2740C"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6</w:t>
            </w:r>
            <w:r w:rsidRPr="00427E20">
              <w:rPr>
                <w:rFonts w:ascii="Cambria Math" w:hAnsi="Cambria Math" w:cs="Cambria Math"/>
                <w:color w:val="000000"/>
                <w:sz w:val="20"/>
                <w:szCs w:val="20"/>
              </w:rPr>
              <w:t>⋆</w:t>
            </w:r>
          </w:p>
        </w:tc>
      </w:tr>
      <w:tr w:rsidR="00915992" w:rsidRPr="00427E20" w14:paraId="74562BEE" w14:textId="77777777" w:rsidTr="00A23634">
        <w:trPr>
          <w:trHeight w:val="355"/>
        </w:trPr>
        <w:tc>
          <w:tcPr>
            <w:tcW w:w="2700" w:type="dxa"/>
          </w:tcPr>
          <w:p w14:paraId="4DEA40A1" w14:textId="42AA06FC" w:rsidR="00915992" w:rsidRPr="00427E20" w:rsidRDefault="00B13518" w:rsidP="2CCC64F2">
            <w:pPr>
              <w:rPr>
                <w:rFonts w:asciiTheme="majorBidi" w:hAnsiTheme="majorBidi" w:cstheme="majorBidi"/>
                <w:b/>
                <w:bCs/>
                <w:sz w:val="20"/>
                <w:szCs w:val="20"/>
              </w:rPr>
            </w:pPr>
            <w:r w:rsidRPr="2CCC64F2">
              <w:rPr>
                <w:rFonts w:asciiTheme="majorBidi" w:hAnsiTheme="majorBidi" w:cstheme="majorBidi"/>
                <w:b/>
                <w:bCs/>
                <w:color w:val="000000" w:themeColor="text1"/>
                <w:sz w:val="20"/>
                <w:szCs w:val="20"/>
              </w:rPr>
              <w:t xml:space="preserve">De </w:t>
            </w:r>
            <w:r w:rsidR="00915992" w:rsidRPr="2CCC64F2">
              <w:rPr>
                <w:rFonts w:asciiTheme="majorBidi" w:hAnsiTheme="majorBidi" w:cstheme="majorBidi"/>
                <w:b/>
                <w:bCs/>
                <w:color w:val="000000" w:themeColor="text1"/>
                <w:sz w:val="20"/>
                <w:szCs w:val="20"/>
              </w:rPr>
              <w:t xml:space="preserve">Luis </w:t>
            </w:r>
            <w:r w:rsidRPr="2CCC64F2">
              <w:rPr>
                <w:rFonts w:asciiTheme="majorBidi" w:hAnsiTheme="majorBidi" w:cstheme="majorBidi"/>
                <w:b/>
                <w:bCs/>
                <w:color w:val="000000" w:themeColor="text1"/>
                <w:sz w:val="20"/>
                <w:szCs w:val="20"/>
              </w:rPr>
              <w:t xml:space="preserve">Roman </w:t>
            </w:r>
            <w:r w:rsidR="00915992" w:rsidRPr="2CCC64F2">
              <w:rPr>
                <w:rFonts w:asciiTheme="majorBidi" w:hAnsiTheme="majorBidi" w:cstheme="majorBidi"/>
                <w:b/>
                <w:bCs/>
                <w:color w:val="000000" w:themeColor="text1"/>
                <w:sz w:val="20"/>
                <w:szCs w:val="20"/>
              </w:rPr>
              <w:t>et al., 2020</w:t>
            </w:r>
            <w:r w:rsidRPr="2CCC64F2">
              <w:rPr>
                <w:rFonts w:asciiTheme="majorBidi" w:hAnsiTheme="majorBidi" w:cstheme="majorBidi"/>
                <w:b/>
                <w:bCs/>
                <w:color w:val="000000" w:themeColor="text1"/>
                <w:sz w:val="20"/>
                <w:szCs w:val="20"/>
              </w:rPr>
              <w:t xml:space="preserve">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OMm1Buey","properties":{"formattedCitation":"\\super (30)\\nosupersub{}","plainCitation":"(30)","noteIndex":0},"citationItems":[{"id":8181,"uris":["http://zotero.org/users/6535764/items/AVGZ9SNC"],"uri":["http://zotero.org/users/6535764/items/AVGZ9SNC"],"itemData":{"id":8181,"type":"article-journal","abstract":"Introduction: Objective: the COVID-19 pandemic, by restricting population mobility, may exacerbate the risk factors for weight gain associated with physical inactivity and increased consumption of calorie-dense foods. The aim of this cross-sectional study was to evaluate the risk factors related to self-reported body weight gain among obese subjects. Methods: the study involved a population of 284 adult obese subjects. After a 7-week confinement period starting on March 17, a telephone interview (May 4 through 7) was conducted. In this phone call, self-reported body weight gain and a number of factors were recorded. In order to obtain the baseline data of this population, biochemical and anthropometric parameters were collected from electronic medical records. Results: mean age was 60.4 ± 10.8 years (range: 23-71) and mean body mass index (BMI) was 35.4 ± 4.7 kg/m2 (range: 30.6-41.2). Gender distribution was 211 females (74.3 %) and 73 males (25.7 %). Self-reported body weight gain was 1.62 ± 0.2 kg. Among patients who reported doing a lot of exercise self-reported body weight gain was lower (1.62 ± 0.2 vs 1.12 ± 0.3 kg; p = 0.02). Regarding eating habits, patients recognized snacking in 17 % of the sample. Patients who reported snacking had higher self-reported body weight gains (2.60 ± 0.36 vs 1.30 ± 0.17 kg; p = 0.001). The remaining variables did not influence self-reported body weight gain. In the multiple regression analysis with self-reported body weight gain as dependent variable, adjusted for age, sex, and physical activity, the snaking habit remained a risk factor: beta = 1.21 (95 % CI: 1.11-2.13; p = 0.01). Conclusions: the lockdown decreed during SARS-CoV-2 pandemic has produced an increase in self-reported body weight among obese subjects, which was related to the habit of taking snacks.","container-title":"Nutricion Hospitalaria","DOI":"10.20960/nh.03307","ISSN":"1699-5198","issue":"6","journalAbbreviation":"Nutr Hosp","language":"eng","note":"number: 6\nPMID: 33155477","page":"1232-1237","source":"PubMed","title":"Effect of lockdown for COVID-19 on self-reported body weight gain in a sample of obese patients","volume":"37","author":[{"family":"Luis Román","given":"Daniel A.","non-dropping-particle":"de"},{"family":"Izaola","given":"Olatz"},{"family":"Primo Martín","given":"David"},{"family":"Gómez Hoyos","given":"Emilia"},{"family":"Torres Torres","given":"Beatriz"},{"family":"López Gómez","given":"Juan José"}],"issued":{"date-parts":[["2020",12,16]]}}}],"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Pr="2CCC64F2">
              <w:rPr>
                <w:sz w:val="20"/>
                <w:szCs w:val="20"/>
                <w:vertAlign w:val="superscript"/>
              </w:rPr>
              <w:t>(30)</w:t>
            </w:r>
            <w:r w:rsidRPr="2CCC64F2">
              <w:rPr>
                <w:rFonts w:asciiTheme="majorBidi" w:hAnsiTheme="majorBidi" w:cstheme="majorBidi"/>
                <w:color w:val="000000" w:themeColor="text1"/>
                <w:sz w:val="20"/>
                <w:szCs w:val="20"/>
              </w:rPr>
              <w:fldChar w:fldCharType="end"/>
            </w:r>
          </w:p>
        </w:tc>
        <w:tc>
          <w:tcPr>
            <w:tcW w:w="2477" w:type="dxa"/>
          </w:tcPr>
          <w:p w14:paraId="2EBE4B1D" w14:textId="74645D23"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55545D38" w14:textId="024A0D44"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20890456" w14:textId="029AE3A8"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43782CA9" w14:textId="5A195F1B"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5</w:t>
            </w:r>
            <w:r w:rsidRPr="00427E20">
              <w:rPr>
                <w:rFonts w:ascii="Cambria Math" w:hAnsi="Cambria Math" w:cs="Cambria Math"/>
                <w:color w:val="000000"/>
                <w:sz w:val="20"/>
                <w:szCs w:val="20"/>
              </w:rPr>
              <w:t>⋆</w:t>
            </w:r>
          </w:p>
        </w:tc>
      </w:tr>
      <w:tr w:rsidR="00915992" w:rsidRPr="00427E20" w14:paraId="1FFB5797"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5088795B" w14:textId="290E22EE" w:rsidR="00915992" w:rsidRPr="00427E20" w:rsidRDefault="00915992" w:rsidP="2CCC64F2">
            <w:pPr>
              <w:rPr>
                <w:rFonts w:asciiTheme="majorBidi" w:hAnsiTheme="majorBidi" w:cstheme="majorBidi"/>
                <w:b/>
                <w:bCs/>
                <w:sz w:val="20"/>
                <w:szCs w:val="20"/>
              </w:rPr>
            </w:pPr>
            <w:proofErr w:type="spellStart"/>
            <w:r w:rsidRPr="2CCC64F2">
              <w:rPr>
                <w:rFonts w:asciiTheme="majorBidi" w:hAnsiTheme="majorBidi" w:cstheme="majorBidi"/>
                <w:b/>
                <w:bCs/>
                <w:color w:val="000000" w:themeColor="text1"/>
                <w:sz w:val="20"/>
                <w:szCs w:val="20"/>
              </w:rPr>
              <w:t>Giac</w:t>
            </w:r>
            <w:r w:rsidR="00B13518" w:rsidRPr="2CCC64F2">
              <w:rPr>
                <w:rFonts w:asciiTheme="majorBidi" w:hAnsiTheme="majorBidi" w:cstheme="majorBidi"/>
                <w:b/>
                <w:bCs/>
                <w:color w:val="000000" w:themeColor="text1"/>
                <w:sz w:val="20"/>
                <w:szCs w:val="20"/>
              </w:rPr>
              <w:t>a</w:t>
            </w:r>
            <w:r w:rsidRPr="2CCC64F2">
              <w:rPr>
                <w:rFonts w:asciiTheme="majorBidi" w:hAnsiTheme="majorBidi" w:cstheme="majorBidi"/>
                <w:b/>
                <w:bCs/>
                <w:color w:val="000000" w:themeColor="text1"/>
                <w:sz w:val="20"/>
                <w:szCs w:val="20"/>
              </w:rPr>
              <w:t>lone</w:t>
            </w:r>
            <w:proofErr w:type="spellEnd"/>
            <w:r w:rsidRPr="2CCC64F2">
              <w:rPr>
                <w:rFonts w:asciiTheme="majorBidi" w:hAnsiTheme="majorBidi" w:cstheme="majorBidi"/>
                <w:b/>
                <w:bCs/>
                <w:color w:val="000000" w:themeColor="text1"/>
                <w:sz w:val="20"/>
                <w:szCs w:val="20"/>
              </w:rPr>
              <w:t xml:space="preserve">,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iLmJBmbo","properties":{"formattedCitation":"\\super (32)\\nosupersub{}","plainCitation":"(32)","noteIndex":0},"citationItems":[{"id":8198,"uris":["http://zotero.org/users/6535764/items/JDCWHUGR"],"uri":["http://zotero.org/users/6535764/items/JDCWHUGR"],"itemData":{"id":8198,"type":"article-journal","abstract":"This paper focuses on the effect of the COVID-19 lockdown on the dietary habits of adult Danes. Two aspects were specifically considered: 1) reported changes in intake of specific food categories and 2) effect on healthy eating, operationalized as adherence to the Mediterranean diet (MEDAS score). Respondents (N = 2,462) completed a 44-items self-administered online survey designed for the assessment of their socio-demographic characteristics, general food habits, and consumption frequency of selected foods (mainly related to the MedDiet) during the lockdown. The data indicated that the lockdown has affected dietary habits of adult Danes to a relatively limited degree. The most important findings were that a substantial proportion of respondents (≥28%) reported eating more, snacking more, exercising less, and gaining weight during the lockdown. Results could be linked to the amount of time spent at home (e.g., a higher cooking frequency) a higher degree of emotional eating during the lockdown (e.g., a higher consumption of pastries and alcohol). Women were generally affected to a higher degree than men. Additionally, dietary changes during the lockdown to a certain degree reflected pre-existing (un)healthy eating habits, as positive health outcomes were observed in respondents with a high MEDAS score and negative outcomes (e.g., weight gain and higher intakes of pastries and carbonated beverages) were associated with respondents with a low MEDAS score. These changes, if sustained long-term, are potentially concerning from a public health perspective, especially given that more than half of the respondents were characterized by a low adherence to the MedDiet.","container-title":"Frontiers in Nutrition","DOI":"10.3389/fnut.2020.592112","ISSN":"2296-861X","journalAbbreviation":"Front Nutr","language":"eng","note":"PMID: 33364250\nPMCID: PMC7752855","page":"592112","source":"PubMed","title":"Reported Changes in Dietary Habits During the COVID-19 Lockdown in the Danish Population: The Danish COVIDiet Study","title-short":"Reported Changes in Dietary Habits During the COVID-19 Lockdown in the Danish Population","volume":"7","author":[{"family":"Giacalone","given":"Davide"},{"family":"Frøst","given":"Michael Bom"},{"family":"Rodríguez-Pérez","given":"Celia"}],"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B13518" w:rsidRPr="2CCC64F2">
              <w:rPr>
                <w:sz w:val="20"/>
                <w:szCs w:val="20"/>
                <w:vertAlign w:val="superscript"/>
              </w:rPr>
              <w:t>(32)</w:t>
            </w:r>
            <w:r w:rsidRPr="2CCC64F2">
              <w:rPr>
                <w:rFonts w:asciiTheme="majorBidi" w:hAnsiTheme="majorBidi" w:cstheme="majorBidi"/>
                <w:color w:val="000000" w:themeColor="text1"/>
                <w:sz w:val="20"/>
                <w:szCs w:val="20"/>
              </w:rPr>
              <w:fldChar w:fldCharType="end"/>
            </w:r>
          </w:p>
        </w:tc>
        <w:tc>
          <w:tcPr>
            <w:tcW w:w="2477" w:type="dxa"/>
          </w:tcPr>
          <w:p w14:paraId="1EA4738C" w14:textId="74D2582A"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25F19362" w14:textId="7687E3E5"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FAFE20E" w14:textId="40A64782"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5980098D" w14:textId="3D6B401F"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4</w:t>
            </w:r>
            <w:r w:rsidRPr="00427E20">
              <w:rPr>
                <w:rFonts w:ascii="Cambria Math" w:hAnsi="Cambria Math" w:cs="Cambria Math"/>
                <w:color w:val="000000"/>
                <w:sz w:val="20"/>
                <w:szCs w:val="20"/>
              </w:rPr>
              <w:t>⋆</w:t>
            </w:r>
          </w:p>
        </w:tc>
      </w:tr>
      <w:tr w:rsidR="00915992" w:rsidRPr="00427E20" w14:paraId="6EDFCB36" w14:textId="77777777" w:rsidTr="00A23634">
        <w:trPr>
          <w:trHeight w:val="355"/>
        </w:trPr>
        <w:tc>
          <w:tcPr>
            <w:tcW w:w="2700" w:type="dxa"/>
          </w:tcPr>
          <w:p w14:paraId="0889C5A8" w14:textId="3D05365F" w:rsidR="00915992" w:rsidRPr="00427E20" w:rsidRDefault="00915992" w:rsidP="2CCC64F2">
            <w:pPr>
              <w:rPr>
                <w:rFonts w:asciiTheme="majorBidi" w:hAnsiTheme="majorBidi" w:cstheme="majorBidi"/>
                <w:b/>
                <w:bCs/>
                <w:sz w:val="20"/>
                <w:szCs w:val="20"/>
              </w:rPr>
            </w:pPr>
            <w:r w:rsidRPr="2CCC64F2">
              <w:rPr>
                <w:rFonts w:asciiTheme="majorBidi" w:hAnsiTheme="majorBidi" w:cstheme="majorBidi"/>
                <w:b/>
                <w:bCs/>
                <w:color w:val="000000" w:themeColor="text1"/>
                <w:sz w:val="20"/>
                <w:szCs w:val="20"/>
              </w:rPr>
              <w:t xml:space="preserve">Lopez </w:t>
            </w:r>
            <w:r w:rsidR="00B13518" w:rsidRPr="2CCC64F2">
              <w:rPr>
                <w:rFonts w:asciiTheme="majorBidi" w:hAnsiTheme="majorBidi" w:cstheme="majorBidi"/>
                <w:b/>
                <w:bCs/>
                <w:color w:val="000000" w:themeColor="text1"/>
                <w:sz w:val="20"/>
                <w:szCs w:val="20"/>
              </w:rPr>
              <w:t>-</w:t>
            </w:r>
            <w:r w:rsidRPr="2CCC64F2">
              <w:rPr>
                <w:rFonts w:asciiTheme="majorBidi" w:hAnsiTheme="majorBidi" w:cstheme="majorBidi"/>
                <w:b/>
                <w:bCs/>
                <w:color w:val="000000" w:themeColor="text1"/>
                <w:sz w:val="20"/>
                <w:szCs w:val="20"/>
              </w:rPr>
              <w:t xml:space="preserve">Moreno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liTrL2Ol","properties":{"formattedCitation":"\\super (33)\\nosupersub{}","plainCitation":"(33)","noteIndex":0},"citationItems":[{"id":8184,"uris":["http://zotero.org/users/6535764/items/6FMESSM3"],"uri":["http://zotero.org/users/6535764/items/6FMESSM3"],"itemData":{"id":8184,"type":"article-journal","abstract":"As a consequence of COVID-19, millions of households have suffered mobility restrictions and changes in their lifestyle over several months. The aim of this study is to evaluate the effects of COVID-19 home confinement on the food habits, lifestyle and emotional balance of the Spanish population. This cross-sectional study used data collected via an anonymous online questionnaire during the month before lockdown finished in Spain, with a total of 675 participants. 38.8% of the respondents experienced weight gain while 31.1% lost weight during confinement. The increase in body weight was positively correlated with age (Rs = 0.14, p &lt; 0.05) and BMI (Rs = 0.20, p &lt; 0.05). We also identified that 39.7% reported poorer quality sleep, positively correlated with BMI (Rs = -0.18, p &lt; 0.05) and with age (Rs = -0.21, p &lt; 0.05). 44.7% of the participants had not performed physical exercise during confinement with differences by sex (p &lt; 0.05), by age (p &lt; 0.05), by BMI (p &lt; 0.05) and by sleep quality (p &lt; 0.05). According to an emotional-eater questionnaire, 21.8% and 11% were classified as an emotional eater or a very emotional eater, respectively. We emphasize the importance of adopting a healthy lifestyle, as the COVID-19 pandemic is ongoing.","container-title":"Nutrients","DOI":"10.3390/nu12113445","ISSN":"2072-6643","issue":"11","journalAbbreviation":"Nutrients","language":"eng","note":"number: 11\nPMID: 33182816\nPMCID: PMC7696994","source":"PubMed","title":"Physical and Psychological Effects Related to Food Habits and Lifestyle Changes Derived from Covid-19 Home Confinement in the Spanish Population","volume":"12","author":[{"family":"López-Moreno","given":"Miguel"},{"family":"López","given":"Maria Teresa Iglesias"},{"family":"Miguel","given":"Marta"},{"family":"Garcés-Rimón","given":"Marta"}],"issued":{"date-parts":[["2020",11,1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B13518" w:rsidRPr="2CCC64F2">
              <w:rPr>
                <w:sz w:val="20"/>
                <w:szCs w:val="20"/>
                <w:vertAlign w:val="superscript"/>
              </w:rPr>
              <w:t>(33)</w:t>
            </w:r>
            <w:r w:rsidRPr="2CCC64F2">
              <w:rPr>
                <w:rFonts w:asciiTheme="majorBidi" w:hAnsiTheme="majorBidi" w:cstheme="majorBidi"/>
                <w:color w:val="000000" w:themeColor="text1"/>
                <w:sz w:val="20"/>
                <w:szCs w:val="20"/>
              </w:rPr>
              <w:fldChar w:fldCharType="end"/>
            </w:r>
          </w:p>
        </w:tc>
        <w:tc>
          <w:tcPr>
            <w:tcW w:w="2477" w:type="dxa"/>
          </w:tcPr>
          <w:p w14:paraId="28708417" w14:textId="5EF9D37A"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7F8839D2" w14:textId="04A0F877"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281F3AD5" w14:textId="0145B645"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5120B580" w14:textId="218E91B8"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4</w:t>
            </w:r>
            <w:r w:rsidRPr="00427E20">
              <w:rPr>
                <w:rFonts w:ascii="Cambria Math" w:hAnsi="Cambria Math" w:cs="Cambria Math"/>
                <w:color w:val="000000"/>
                <w:sz w:val="20"/>
                <w:szCs w:val="20"/>
              </w:rPr>
              <w:t>⋆</w:t>
            </w:r>
          </w:p>
        </w:tc>
      </w:tr>
      <w:tr w:rsidR="00915992" w:rsidRPr="00427E20" w14:paraId="5A637E2E"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1A6512D7" w14:textId="6E8AB055" w:rsidR="00915992" w:rsidRPr="00427E20" w:rsidRDefault="00915992" w:rsidP="2CCC64F2">
            <w:pPr>
              <w:rPr>
                <w:rFonts w:asciiTheme="majorBidi" w:hAnsiTheme="majorBidi" w:cstheme="majorBidi"/>
                <w:b/>
                <w:bCs/>
                <w:sz w:val="20"/>
                <w:szCs w:val="20"/>
              </w:rPr>
            </w:pPr>
            <w:proofErr w:type="spellStart"/>
            <w:r w:rsidRPr="2CCC64F2">
              <w:rPr>
                <w:rFonts w:asciiTheme="majorBidi" w:hAnsiTheme="majorBidi" w:cstheme="majorBidi"/>
                <w:b/>
                <w:bCs/>
                <w:color w:val="000000" w:themeColor="text1"/>
                <w:sz w:val="20"/>
                <w:szCs w:val="20"/>
              </w:rPr>
              <w:t>Elmacio</w:t>
            </w:r>
            <w:r w:rsidR="00B13518" w:rsidRPr="2CCC64F2">
              <w:rPr>
                <w:rFonts w:asciiTheme="majorBidi" w:hAnsiTheme="majorBidi" w:cstheme="majorBidi"/>
                <w:b/>
                <w:bCs/>
                <w:color w:val="000000" w:themeColor="text1"/>
                <w:sz w:val="20"/>
                <w:szCs w:val="20"/>
              </w:rPr>
              <w:t>g</w:t>
            </w:r>
            <w:r w:rsidRPr="2CCC64F2">
              <w:rPr>
                <w:rFonts w:asciiTheme="majorBidi" w:hAnsiTheme="majorBidi" w:cstheme="majorBidi"/>
                <w:b/>
                <w:bCs/>
                <w:color w:val="000000" w:themeColor="text1"/>
                <w:sz w:val="20"/>
                <w:szCs w:val="20"/>
              </w:rPr>
              <w:t>lu</w:t>
            </w:r>
            <w:proofErr w:type="spellEnd"/>
            <w:r w:rsidRPr="2CCC64F2">
              <w:rPr>
                <w:rFonts w:asciiTheme="majorBidi" w:hAnsiTheme="majorBidi" w:cstheme="majorBidi"/>
                <w:b/>
                <w:bCs/>
                <w:color w:val="000000" w:themeColor="text1"/>
                <w:sz w:val="20"/>
                <w:szCs w:val="20"/>
              </w:rPr>
              <w:t xml:space="preserve">,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J4Tqwj79","properties":{"formattedCitation":"\\super (34)\\nosupersub{}","plainCitation":"(34)","noteIndex":0},"citationItems":[{"id":8192,"uris":["http://zotero.org/users/6535764/items/BL4EUL24"],"uri":["http://zotero.org/users/6535764/items/BL4EUL24"],"itemData":{"id":8192,"type":"article-journal","abstract":"OBJECTIVE: It is known that social isolation process has an impact on individuals' eating behaviours. Continuing nutritional behaviour resulting from emotional eating, uncontrolled eating and cognitive restriction may turn into eating disorders in the future. The purpose of this study is to evaluate the possible effects of Corona Virus Disease-2019 (COVID-19) pandemic and social isolation process on individuals' nutritional behaviours and body weight changes.\nDESIGN: Retrospective cohort study.\nSETTING: Nutritional behaviours of the participants before the COVID-19 pandemic and in the social isolation process were evaluated with the Three Factor Nutrition Questionnaire. The changes in individuals' body weight during this period were also evaluated.\nPARTICIPANTS: A total of 1036 volunteer individuals (827 women, 209 men) aged 18 years and over participated in the study.\nRESULTS: During the COVID-19 pandemic and social isolation process, there was an increase in emotional eating and uncontrolled eating behaviours of individuals, but no significant change in cognitive restriction behaviour occurred (P = &lt;0·00; P = &lt;0·00 and P = 0·53, respectively). It was reported that the body weight of 35 % of the individuals who participated in the study increased during this period.\nCONCLUSION: Social isolation process practiced as a result of COVID-19 pandemic may lead to changes in some nutritional behaviours. Some precautions should be taken to prevent this situation that occurs in nutritional behaviours from causing negative health problems in the future.","container-title":"Public Health Nutrition","DOI":"10.1017/S1368980020004140","ISSN":"1475-2727","issue":"3","journalAbbreviation":"Public Health Nutr","language":"eng","note":"number: 3\nPMID: 33070798\nPMCID: PMC7737137","page":"512-518","source":"PubMed","title":"Evaluation of nutritional behaviour related to COVID-19","volume":"24","author":[{"family":"Elmacıoğlu","given":"Funda"},{"family":"Emiroğlu","given":"Elif"},{"family":"Ülker","given":"Mutlu Tuçe"},{"family":"Özyılmaz Kırcali","given":"Berkin"},{"family":"Oruç","given":"Sena"}],"issued":{"date-parts":[["2021",2]]}}}],"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B13518" w:rsidRPr="2CCC64F2">
              <w:rPr>
                <w:sz w:val="20"/>
                <w:szCs w:val="20"/>
                <w:vertAlign w:val="superscript"/>
              </w:rPr>
              <w:t>(34)</w:t>
            </w:r>
            <w:r w:rsidRPr="2CCC64F2">
              <w:rPr>
                <w:rFonts w:asciiTheme="majorBidi" w:hAnsiTheme="majorBidi" w:cstheme="majorBidi"/>
                <w:color w:val="000000" w:themeColor="text1"/>
                <w:sz w:val="20"/>
                <w:szCs w:val="20"/>
              </w:rPr>
              <w:fldChar w:fldCharType="end"/>
            </w:r>
          </w:p>
        </w:tc>
        <w:tc>
          <w:tcPr>
            <w:tcW w:w="2477" w:type="dxa"/>
          </w:tcPr>
          <w:p w14:paraId="32907F53" w14:textId="5517E000"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6C7155FC" w14:textId="65DF4DC7"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52FCA5A6" w14:textId="1CDBFD48"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w:t>
            </w:r>
          </w:p>
        </w:tc>
        <w:tc>
          <w:tcPr>
            <w:tcW w:w="2589" w:type="dxa"/>
          </w:tcPr>
          <w:p w14:paraId="416BA9F2" w14:textId="465C13E7"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3</w:t>
            </w:r>
            <w:r w:rsidRPr="00427E20">
              <w:rPr>
                <w:rFonts w:ascii="Cambria Math" w:hAnsi="Cambria Math" w:cs="Cambria Math"/>
                <w:color w:val="000000"/>
                <w:sz w:val="20"/>
                <w:szCs w:val="20"/>
              </w:rPr>
              <w:t>⋆</w:t>
            </w:r>
          </w:p>
        </w:tc>
      </w:tr>
      <w:tr w:rsidR="00915992" w:rsidRPr="00427E20" w14:paraId="0FBF9F7D" w14:textId="77777777" w:rsidTr="00A23634">
        <w:trPr>
          <w:trHeight w:val="355"/>
        </w:trPr>
        <w:tc>
          <w:tcPr>
            <w:tcW w:w="2700" w:type="dxa"/>
          </w:tcPr>
          <w:p w14:paraId="25A63BCD" w14:textId="46A06406" w:rsidR="00915992" w:rsidRPr="00427E20" w:rsidRDefault="00B13518" w:rsidP="2CCC64F2">
            <w:pPr>
              <w:rPr>
                <w:rFonts w:asciiTheme="majorBidi" w:hAnsiTheme="majorBidi" w:cstheme="majorBidi"/>
                <w:b/>
                <w:bCs/>
                <w:sz w:val="20"/>
                <w:szCs w:val="20"/>
              </w:rPr>
            </w:pPr>
            <w:r w:rsidRPr="2CCC64F2">
              <w:rPr>
                <w:rFonts w:asciiTheme="majorBidi" w:hAnsiTheme="majorBidi" w:cstheme="majorBidi"/>
                <w:b/>
                <w:bCs/>
                <w:color w:val="000000" w:themeColor="text1"/>
                <w:sz w:val="20"/>
                <w:szCs w:val="20"/>
              </w:rPr>
              <w:t>Fernandez- Rio</w:t>
            </w:r>
            <w:r w:rsidR="00915992" w:rsidRPr="2CCC64F2">
              <w:rPr>
                <w:rFonts w:asciiTheme="majorBidi" w:hAnsiTheme="majorBidi" w:cstheme="majorBidi"/>
                <w:b/>
                <w:bCs/>
                <w:color w:val="000000" w:themeColor="text1"/>
                <w:sz w:val="20"/>
                <w:szCs w:val="20"/>
              </w:rPr>
              <w:t xml:space="preserve"> </w:t>
            </w:r>
            <w:r w:rsidRPr="2CCC64F2">
              <w:rPr>
                <w:rFonts w:asciiTheme="majorBidi" w:hAnsiTheme="majorBidi" w:cstheme="majorBidi"/>
                <w:b/>
                <w:bCs/>
                <w:color w:val="000000" w:themeColor="text1"/>
                <w:sz w:val="20"/>
                <w:szCs w:val="20"/>
              </w:rPr>
              <w:t>et al., 2020</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8uiJo4PF","properties":{"formattedCitation":"\\super (35)\\nosupersub{}","plainCitation":"(35)","noteIndex":0},"citationItems":[{"id":8210,"uris":["http://zotero.org/users/6535764/items/IMAJL45F"],"uri":["http://zotero.org/users/6535764/items/IMAJL45F"],"itemData":{"id":8210,"type":"article-journal","abstract":"INTRODUCTION: The goal was to assess individuals' weight changes and their connections with depressive symptoms, optimism and physical activity.\nMETHOD: 4379 Spanish citizens, 16-84 years, participated.\nRESULTS: Most participants declared no weight changes. Males, young and obese individuals had greater weight variability. Depressive symptoms were linked to larger weight changes. Optimism and MVPA followed a descending pattern from ≥-3 kg. MVPA minutes/week and fulfilling physical activity recommendations were inversely associated to weight changes.\nCONCLUSION: The COVID-19 confinement impacted individuals' weight, expanding depreobesity to include weight loss. Optimism and physical activity seemed to be \"protective elements\".","container-title":"Obesity Research &amp; Clinical Practice","DOI":"10.1016/j.orcp.2020.07.006","ISSN":"1871-403X","issue":"4","journalAbbreviation":"Obes Res Clin Pract","language":"eng","note":"number: 4\nPMID: 32763110","page":"383-385","source":"PubMed","title":"Weight changes during the COVID-19 home confinement. Effects on psychosocial variables","volume":"14","author":[{"family":"Fernandez-Rio","given":"Javier"},{"family":"Cecchini","given":"Jose A."},{"family":"Mendez-Gimenez","given":"Antonio"},{"family":"Carriedo","given":"Alejandro"}],"issued":{"date-parts":[["2020",8]]}}}],"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Pr="2CCC64F2">
              <w:rPr>
                <w:sz w:val="20"/>
                <w:szCs w:val="20"/>
                <w:vertAlign w:val="superscript"/>
              </w:rPr>
              <w:t>(35)</w:t>
            </w:r>
            <w:r w:rsidRPr="2CCC64F2">
              <w:rPr>
                <w:rFonts w:asciiTheme="majorBidi" w:hAnsiTheme="majorBidi" w:cstheme="majorBidi"/>
                <w:color w:val="000000" w:themeColor="text1"/>
                <w:sz w:val="20"/>
                <w:szCs w:val="20"/>
              </w:rPr>
              <w:fldChar w:fldCharType="end"/>
            </w:r>
          </w:p>
        </w:tc>
        <w:tc>
          <w:tcPr>
            <w:tcW w:w="2477" w:type="dxa"/>
          </w:tcPr>
          <w:p w14:paraId="7550DF4B" w14:textId="720B9382"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CD8CDE6" w14:textId="431E49BA" w:rsidR="00915992" w:rsidRPr="00427E20" w:rsidRDefault="392C1E25" w:rsidP="2CCC64F2">
            <w:pPr>
              <w:jc w:val="center"/>
            </w:pPr>
            <w:r w:rsidRPr="2CCC64F2">
              <w:rPr>
                <w:rFonts w:asciiTheme="majorBidi" w:hAnsiTheme="majorBidi" w:cstheme="majorBidi"/>
                <w:color w:val="000000" w:themeColor="text1"/>
                <w:sz w:val="20"/>
                <w:szCs w:val="20"/>
              </w:rPr>
              <w:t>-</w:t>
            </w:r>
          </w:p>
          <w:p w14:paraId="3A932673" w14:textId="2591048E" w:rsidR="00915992" w:rsidRPr="00427E20" w:rsidRDefault="00915992" w:rsidP="2CCC64F2">
            <w:pPr>
              <w:jc w:val="center"/>
              <w:rPr>
                <w:rFonts w:asciiTheme="majorBidi" w:hAnsiTheme="majorBidi" w:cstheme="majorBidi"/>
                <w:color w:val="000000" w:themeColor="text1"/>
                <w:sz w:val="20"/>
                <w:szCs w:val="20"/>
              </w:rPr>
            </w:pPr>
          </w:p>
        </w:tc>
        <w:tc>
          <w:tcPr>
            <w:tcW w:w="2589" w:type="dxa"/>
          </w:tcPr>
          <w:p w14:paraId="3A36DA53" w14:textId="05F01022"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6562861B" w14:textId="677423D1"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3</w:t>
            </w:r>
            <w:r w:rsidRPr="00427E20">
              <w:rPr>
                <w:rFonts w:ascii="Cambria Math" w:hAnsi="Cambria Math" w:cs="Cambria Math"/>
                <w:color w:val="000000"/>
                <w:sz w:val="20"/>
                <w:szCs w:val="20"/>
              </w:rPr>
              <w:t>⋆</w:t>
            </w:r>
          </w:p>
        </w:tc>
      </w:tr>
      <w:tr w:rsidR="00915992" w:rsidRPr="00427E20" w14:paraId="63385E6A"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tcW w:w="2700" w:type="dxa"/>
          </w:tcPr>
          <w:p w14:paraId="4B1D765E" w14:textId="3916CE2C" w:rsidR="00915992" w:rsidRPr="00427E20" w:rsidRDefault="00915992" w:rsidP="2CCC64F2">
            <w:pPr>
              <w:rPr>
                <w:rFonts w:asciiTheme="majorBidi" w:hAnsiTheme="majorBidi" w:cstheme="majorBidi"/>
                <w:b/>
                <w:bCs/>
                <w:sz w:val="20"/>
                <w:szCs w:val="20"/>
              </w:rPr>
            </w:pPr>
            <w:proofErr w:type="spellStart"/>
            <w:r w:rsidRPr="2CCC64F2">
              <w:rPr>
                <w:rFonts w:asciiTheme="majorBidi" w:hAnsiTheme="majorBidi" w:cstheme="majorBidi"/>
                <w:b/>
                <w:bCs/>
                <w:color w:val="000000" w:themeColor="text1"/>
                <w:sz w:val="20"/>
                <w:szCs w:val="20"/>
              </w:rPr>
              <w:t>Scarmozzino</w:t>
            </w:r>
            <w:proofErr w:type="spellEnd"/>
            <w:r w:rsidRPr="2CCC64F2">
              <w:rPr>
                <w:rFonts w:asciiTheme="majorBidi" w:hAnsiTheme="majorBidi" w:cstheme="majorBidi"/>
                <w:b/>
                <w:bCs/>
                <w:color w:val="000000" w:themeColor="text1"/>
                <w:sz w:val="20"/>
                <w:szCs w:val="20"/>
              </w:rPr>
              <w:t xml:space="preserve">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4tojZGbm","properties":{"formattedCitation":"\\super (36)\\nosupersub{}","plainCitation":"(36)","noteIndex":0},"citationItems":[{"id":1377,"uris":["http://zotero.org/users/6535764/items/9HMBDF6V"],"uri":["http://zotero.org/users/6535764/items/9HMBDF6V"],"itemData":{"id":1377,"type":"article-journal","container-title":"Foods","issue":"5","note":"publisher: Multidisciplinary Digital Publishing Institute","page":"675","source":"Google Scholar","title":"Covid-19 and the Subsequent Lockdown Modified Dietary Habits of Almost Half the Population in an Italian Sample","volume":"9","author":[{"family":"Scarmozzino","given":"Federico"},{"family":"Visioli","given":"Francesco"}],"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B13518" w:rsidRPr="2CCC64F2">
              <w:rPr>
                <w:sz w:val="20"/>
                <w:szCs w:val="20"/>
                <w:vertAlign w:val="superscript"/>
              </w:rPr>
              <w:t>(36)</w:t>
            </w:r>
            <w:r w:rsidRPr="2CCC64F2">
              <w:rPr>
                <w:rFonts w:asciiTheme="majorBidi" w:hAnsiTheme="majorBidi" w:cstheme="majorBidi"/>
                <w:color w:val="000000" w:themeColor="text1"/>
                <w:sz w:val="20"/>
                <w:szCs w:val="20"/>
              </w:rPr>
              <w:fldChar w:fldCharType="end"/>
            </w:r>
            <w:r w:rsidRPr="2CCC64F2">
              <w:rPr>
                <w:rFonts w:asciiTheme="majorBidi" w:hAnsiTheme="majorBidi" w:cstheme="majorBidi"/>
                <w:b/>
                <w:bCs/>
                <w:color w:val="000000" w:themeColor="text1"/>
                <w:sz w:val="20"/>
                <w:szCs w:val="20"/>
              </w:rPr>
              <w:t>.</w:t>
            </w:r>
          </w:p>
        </w:tc>
        <w:tc>
          <w:tcPr>
            <w:tcW w:w="2477" w:type="dxa"/>
          </w:tcPr>
          <w:p w14:paraId="4452DD0C" w14:textId="68FEE2F0"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7325DA6C" w14:textId="10579A99" w:rsidR="00915992" w:rsidRPr="00427E20" w:rsidRDefault="499FE6DD" w:rsidP="2CCC64F2">
            <w:pPr>
              <w:jc w:val="center"/>
            </w:pPr>
            <w:r w:rsidRPr="2CCC64F2">
              <w:rPr>
                <w:rFonts w:asciiTheme="majorBidi" w:hAnsiTheme="majorBidi" w:cstheme="majorBidi"/>
                <w:color w:val="000000" w:themeColor="text1"/>
                <w:sz w:val="20"/>
                <w:szCs w:val="20"/>
              </w:rPr>
              <w:t>-</w:t>
            </w:r>
          </w:p>
          <w:p w14:paraId="39F6FA97" w14:textId="4934AD64" w:rsidR="00915992" w:rsidRPr="00427E20" w:rsidRDefault="00915992" w:rsidP="2CCC64F2">
            <w:pPr>
              <w:jc w:val="center"/>
              <w:rPr>
                <w:rFonts w:asciiTheme="majorBidi" w:hAnsiTheme="majorBidi" w:cstheme="majorBidi"/>
                <w:color w:val="000000" w:themeColor="text1"/>
                <w:sz w:val="20"/>
                <w:szCs w:val="20"/>
              </w:rPr>
            </w:pPr>
          </w:p>
        </w:tc>
        <w:tc>
          <w:tcPr>
            <w:tcW w:w="2589" w:type="dxa"/>
          </w:tcPr>
          <w:p w14:paraId="52F8358A" w14:textId="3FF07367"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172AE24D" w14:textId="2C9F88C1"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3</w:t>
            </w:r>
            <w:r w:rsidRPr="00427E20">
              <w:rPr>
                <w:rFonts w:ascii="Cambria Math" w:hAnsi="Cambria Math" w:cs="Cambria Math"/>
                <w:color w:val="000000"/>
                <w:sz w:val="20"/>
                <w:szCs w:val="20"/>
              </w:rPr>
              <w:t>⋆</w:t>
            </w:r>
          </w:p>
        </w:tc>
      </w:tr>
      <w:tr w:rsidR="00915992" w:rsidRPr="00427E20" w14:paraId="488C0B4F" w14:textId="77777777" w:rsidTr="00A23634">
        <w:trPr>
          <w:trHeight w:val="355"/>
        </w:trPr>
        <w:tc>
          <w:tcPr>
            <w:tcW w:w="2700" w:type="dxa"/>
          </w:tcPr>
          <w:p w14:paraId="05CB85E0" w14:textId="169E87D0" w:rsidR="00915992" w:rsidRPr="00427E20" w:rsidRDefault="00915992" w:rsidP="2CCC64F2">
            <w:pPr>
              <w:rPr>
                <w:rFonts w:asciiTheme="majorBidi" w:hAnsiTheme="majorBidi" w:cstheme="majorBidi"/>
                <w:b/>
                <w:bCs/>
                <w:sz w:val="20"/>
                <w:szCs w:val="20"/>
              </w:rPr>
            </w:pPr>
            <w:r w:rsidRPr="2CCC64F2">
              <w:rPr>
                <w:rFonts w:asciiTheme="majorBidi" w:hAnsiTheme="majorBidi" w:cstheme="majorBidi"/>
                <w:b/>
                <w:bCs/>
                <w:color w:val="000000" w:themeColor="text1"/>
                <w:sz w:val="20"/>
                <w:szCs w:val="20"/>
              </w:rPr>
              <w:t xml:space="preserve">Chaturvedi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V6PhjdYZ","properties":{"formattedCitation":"\\super (37)\\nosupersub{}","plainCitation":"(37)","noteIndex":0},"citationItems":[{"id":8187,"uris":["http://zotero.org/users/6535764/items/7TLF36NI"],"uri":["http://zotero.org/users/6535764/items/7TLF36NI"],"itemData":{"id":8187,"type":"article-journal","abstract":"The outbreak of COVID-19 affected the lives of all sections of society as people were asked to self-quarantine in their homes to prevent the spread of the virus. The lockdown had serious implications on mental health, resulting in psychological problems including frustration, stress, and depression. In order to explore the impacts of this pandemic on the lives of students, we conducted a survey of a total of 1182 individuals of different age groups from various educational institutes in Delhi - National Capital Region (NCR), India. The article identified the following as the impact of COVID-19 on the students of different age groups: time spent on online classes and self-study, medium used for learning, sleeping habits, daily fitness routine, and the subsequent effects on weight, social life, and mental health. Moreover, our research found that in order to deal with stress and anxiety, participants adopted different coping mechanisms and also sought help from their near ones. Further, the research examined the student's engagement on social media platforms among different age categories. This study suggests that public authorities should take all the necessary measures to enhance the learning experience by mitigating the negative impacts caused due to the COVID-19 outbreak.","container-title":"Children and Youth Services Review","DOI":"10.1016/j.childyouth.2020.105866","ISSN":"0190-7409","journalAbbreviation":"Child Youth Serv Rev","language":"eng","note":"PMID: 33390636\nPMCID: PMC7762625","page":"105866","source":"PubMed","title":"COVID-19 and its impact on education, social life and mental health of students: A survey","title-short":"COVID-19 and its impact on education, social life and mental health of students","volume":"121","author":[{"family":"Chaturvedi","given":"Kunal"},{"family":"Vishwakarma","given":"Dinesh Kumar"},{"family":"Singh","given":"Nidhi"}],"issued":{"date-parts":[["2021",2]]}}}],"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00B13518" w:rsidRPr="2CCC64F2">
              <w:rPr>
                <w:sz w:val="20"/>
                <w:szCs w:val="20"/>
                <w:vertAlign w:val="superscript"/>
              </w:rPr>
              <w:t>(37)</w:t>
            </w:r>
            <w:r w:rsidRPr="2CCC64F2">
              <w:rPr>
                <w:rFonts w:asciiTheme="majorBidi" w:hAnsiTheme="majorBidi" w:cstheme="majorBidi"/>
                <w:color w:val="000000" w:themeColor="text1"/>
                <w:sz w:val="20"/>
                <w:szCs w:val="20"/>
              </w:rPr>
              <w:fldChar w:fldCharType="end"/>
            </w:r>
          </w:p>
        </w:tc>
        <w:tc>
          <w:tcPr>
            <w:tcW w:w="2477" w:type="dxa"/>
          </w:tcPr>
          <w:p w14:paraId="6BDB9DF1" w14:textId="5A89346D"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63470FE6" w14:textId="77EEF46C"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3839D361" w14:textId="6BDD7123" w:rsidR="00915992" w:rsidRPr="00427E20" w:rsidRDefault="00915992" w:rsidP="00915992">
            <w:pPr>
              <w:jc w:val="center"/>
              <w:rPr>
                <w:rFonts w:asciiTheme="majorBidi" w:hAnsiTheme="majorBidi" w:cstheme="majorBidi"/>
                <w:sz w:val="20"/>
                <w:szCs w:val="20"/>
              </w:rPr>
            </w:pPr>
            <w:r w:rsidRPr="00427E20">
              <w:rPr>
                <w:rFonts w:ascii="Cambria Math" w:hAnsi="Cambria Math" w:cs="Cambria Math"/>
                <w:color w:val="000000"/>
                <w:sz w:val="20"/>
                <w:szCs w:val="20"/>
              </w:rPr>
              <w:t>⋆</w:t>
            </w:r>
          </w:p>
        </w:tc>
        <w:tc>
          <w:tcPr>
            <w:tcW w:w="2589" w:type="dxa"/>
          </w:tcPr>
          <w:p w14:paraId="1D6F0E80" w14:textId="2035C03B" w:rsidR="00915992" w:rsidRPr="00427E20" w:rsidRDefault="00915992" w:rsidP="00915992">
            <w:pPr>
              <w:jc w:val="center"/>
              <w:rPr>
                <w:rFonts w:asciiTheme="majorBidi" w:hAnsiTheme="majorBidi" w:cstheme="majorBidi"/>
                <w:sz w:val="20"/>
                <w:szCs w:val="20"/>
              </w:rPr>
            </w:pPr>
            <w:r w:rsidRPr="00427E20">
              <w:rPr>
                <w:rFonts w:asciiTheme="majorBidi" w:hAnsiTheme="majorBidi" w:cstheme="majorBidi"/>
                <w:color w:val="000000"/>
                <w:sz w:val="20"/>
                <w:szCs w:val="20"/>
              </w:rPr>
              <w:t>3*</w:t>
            </w:r>
          </w:p>
        </w:tc>
      </w:tr>
      <w:tr w:rsidR="00BE2CB8" w:rsidRPr="00427E20" w14:paraId="206F3F40" w14:textId="77777777" w:rsidTr="00A23634">
        <w:trPr>
          <w:cnfStyle w:val="000000100000" w:firstRow="0" w:lastRow="0" w:firstColumn="0" w:lastColumn="0" w:oddVBand="0" w:evenVBand="0" w:oddHBand="1" w:evenHBand="0" w:firstRowFirstColumn="0" w:firstRowLastColumn="0" w:lastRowFirstColumn="0" w:lastRowLastColumn="0"/>
          <w:trHeight w:val="300"/>
        </w:trPr>
        <w:tc>
          <w:tcPr>
            <w:tcW w:w="2700" w:type="dxa"/>
          </w:tcPr>
          <w:p w14:paraId="60663218" w14:textId="528955A6" w:rsidR="00BE2CB8" w:rsidRPr="00427E20" w:rsidRDefault="00BE2CB8" w:rsidP="2CCC64F2">
            <w:pPr>
              <w:rPr>
                <w:rFonts w:asciiTheme="majorBidi" w:hAnsiTheme="majorBidi" w:cstheme="majorBidi"/>
                <w:b/>
                <w:bCs/>
                <w:color w:val="000000"/>
                <w:sz w:val="20"/>
                <w:szCs w:val="20"/>
              </w:rPr>
            </w:pPr>
            <w:r w:rsidRPr="2CCC64F2">
              <w:rPr>
                <w:rFonts w:asciiTheme="majorBidi" w:hAnsiTheme="majorBidi" w:cstheme="majorBidi"/>
                <w:b/>
                <w:bCs/>
                <w:color w:val="000000" w:themeColor="text1"/>
                <w:sz w:val="20"/>
                <w:szCs w:val="20"/>
              </w:rPr>
              <w:t xml:space="preserve">Ghosal et al., 2020 </w:t>
            </w:r>
            <w:r w:rsidRPr="2CCC64F2">
              <w:rPr>
                <w:rFonts w:asciiTheme="majorBidi" w:hAnsiTheme="majorBidi" w:cstheme="majorBidi"/>
                <w:color w:val="000000" w:themeColor="text1"/>
                <w:sz w:val="20"/>
                <w:szCs w:val="20"/>
              </w:rPr>
              <w:fldChar w:fldCharType="begin"/>
            </w:r>
            <w:r w:rsidRPr="2CCC64F2">
              <w:rPr>
                <w:rFonts w:asciiTheme="majorBidi" w:hAnsiTheme="majorBidi" w:cstheme="majorBidi"/>
                <w:color w:val="000000" w:themeColor="text1"/>
                <w:sz w:val="20"/>
                <w:szCs w:val="20"/>
              </w:rPr>
              <w:instrText xml:space="preserve"> ADDIN ZOTERO_ITEM CSL_CITATION {"citationID":"h6ljkmkU","properties":{"formattedCitation":"\\super (31)\\nosupersub{}","plainCitation":"(31)","noteIndex":0},"citationItems":[{"id":8212,"uris":["http://zotero.org/users/6535764/items/LRTDAK77"],"uri":["http://zotero.org/users/6535764/items/LRTDAK77"],"itemData":{"id":8212,"type":"article-journal","container-title":"Diabetes &amp; Metabolic Syndrome: Clinical Research &amp; Reviews","issue":"5","note":"publisher: Elsevier","page":"949–952","source":"Google Scholar","title":"Increase in the risk of type 2 diabetes during lockdown for the COVID19 pandemic in India: a cohort analysis","title-short":"Increase in the risk of type 2 diabetes during lockdown for the COVID19 pandemic in India","volume":"14","author":[{"family":"Ghosal","given":"Samit"},{"family":"Arora","given":"Bhavya"},{"family":"Dutta","given":"Koel"},{"family":"Ghosh","given":"Amerta"},{"family":"Sinha","given":"Binayak"},{"family":"Misra","given":"Anoop"}],"issued":{"date-parts":[["2020"]]}}}],"schema":"https://github.com/citation-style-language/schema/raw/master/csl-citation.json"} </w:instrText>
            </w:r>
            <w:r w:rsidRPr="2CCC64F2">
              <w:rPr>
                <w:rFonts w:asciiTheme="majorBidi" w:hAnsiTheme="majorBidi" w:cstheme="majorBidi"/>
                <w:color w:val="000000" w:themeColor="text1"/>
                <w:sz w:val="20"/>
                <w:szCs w:val="20"/>
              </w:rPr>
              <w:fldChar w:fldCharType="separate"/>
            </w:r>
            <w:r w:rsidRPr="2CCC64F2">
              <w:rPr>
                <w:sz w:val="20"/>
                <w:szCs w:val="20"/>
                <w:vertAlign w:val="superscript"/>
              </w:rPr>
              <w:t>(31)</w:t>
            </w:r>
            <w:r w:rsidRPr="2CCC64F2">
              <w:rPr>
                <w:rFonts w:asciiTheme="majorBidi" w:hAnsiTheme="majorBidi" w:cstheme="majorBidi"/>
                <w:color w:val="000000" w:themeColor="text1"/>
                <w:sz w:val="20"/>
                <w:szCs w:val="20"/>
              </w:rPr>
              <w:fldChar w:fldCharType="end"/>
            </w:r>
          </w:p>
        </w:tc>
        <w:tc>
          <w:tcPr>
            <w:tcW w:w="2477" w:type="dxa"/>
          </w:tcPr>
          <w:p w14:paraId="4B9CA540" w14:textId="79A79333" w:rsidR="00BE2CB8" w:rsidRPr="00427E20" w:rsidRDefault="00BE2CB8" w:rsidP="00BE2CB8">
            <w:pPr>
              <w:jc w:val="center"/>
              <w:rPr>
                <w:rFonts w:ascii="Cambria Math" w:hAnsi="Cambria Math" w:cs="Cambria Math"/>
                <w:color w:val="000000"/>
                <w:sz w:val="20"/>
                <w:szCs w:val="20"/>
              </w:rPr>
            </w:pPr>
            <w:r w:rsidRPr="00427E20">
              <w:rPr>
                <w:rFonts w:asciiTheme="majorBidi" w:hAnsiTheme="majorBidi" w:cstheme="majorBidi"/>
                <w:color w:val="000000"/>
                <w:sz w:val="20"/>
                <w:szCs w:val="20"/>
              </w:rPr>
              <w:t>-</w:t>
            </w:r>
          </w:p>
        </w:tc>
        <w:tc>
          <w:tcPr>
            <w:tcW w:w="2589" w:type="dxa"/>
          </w:tcPr>
          <w:p w14:paraId="537C5C9E" w14:textId="2CC6F9D3" w:rsidR="00BE2CB8" w:rsidRPr="00427E20" w:rsidRDefault="00BE2CB8" w:rsidP="00BE2CB8">
            <w:pPr>
              <w:jc w:val="center"/>
              <w:rPr>
                <w:rFonts w:ascii="Cambria Math" w:hAnsi="Cambria Math" w:cs="Cambria Math"/>
                <w:color w:val="000000"/>
                <w:sz w:val="20"/>
                <w:szCs w:val="20"/>
              </w:rPr>
            </w:pPr>
            <w:r>
              <w:rPr>
                <w:rFonts w:ascii="Cambria Math" w:hAnsi="Cambria Math" w:cs="Cambria Math"/>
                <w:color w:val="000000"/>
                <w:sz w:val="20"/>
                <w:szCs w:val="20"/>
              </w:rPr>
              <w:t>-</w:t>
            </w:r>
          </w:p>
        </w:tc>
        <w:tc>
          <w:tcPr>
            <w:tcW w:w="2589" w:type="dxa"/>
          </w:tcPr>
          <w:p w14:paraId="64FA0777" w14:textId="686AD583" w:rsidR="00BE2CB8" w:rsidRPr="00427E20" w:rsidRDefault="00BE2CB8" w:rsidP="00BE2CB8">
            <w:pPr>
              <w:jc w:val="center"/>
              <w:rPr>
                <w:rFonts w:ascii="Cambria Math" w:hAnsi="Cambria Math" w:cs="Cambria Math"/>
                <w:color w:val="000000"/>
                <w:sz w:val="20"/>
                <w:szCs w:val="20"/>
              </w:rPr>
            </w:pPr>
            <w:r w:rsidRPr="00427E20">
              <w:rPr>
                <w:rFonts w:ascii="Cambria Math" w:hAnsi="Cambria Math" w:cs="Cambria Math"/>
                <w:color w:val="000000"/>
                <w:sz w:val="20"/>
                <w:szCs w:val="20"/>
              </w:rPr>
              <w:t>⋆</w:t>
            </w:r>
          </w:p>
        </w:tc>
        <w:tc>
          <w:tcPr>
            <w:tcW w:w="2589" w:type="dxa"/>
          </w:tcPr>
          <w:p w14:paraId="66FD59E9" w14:textId="658DF5D4" w:rsidR="00BE2CB8" w:rsidRPr="00427E20" w:rsidRDefault="00BE2CB8" w:rsidP="00BE2CB8">
            <w:pPr>
              <w:jc w:val="center"/>
              <w:rPr>
                <w:rFonts w:asciiTheme="majorBidi" w:hAnsiTheme="majorBidi" w:cstheme="majorBidi"/>
                <w:color w:val="000000"/>
                <w:sz w:val="20"/>
                <w:szCs w:val="20"/>
              </w:rPr>
            </w:pPr>
            <w:r>
              <w:rPr>
                <w:rFonts w:ascii="Cambria Math" w:hAnsi="Cambria Math" w:cs="Cambria Math"/>
                <w:color w:val="000000"/>
                <w:sz w:val="20"/>
                <w:szCs w:val="20"/>
              </w:rPr>
              <w:t>1</w:t>
            </w:r>
            <w:r w:rsidRPr="00427E20">
              <w:rPr>
                <w:rFonts w:ascii="Cambria Math" w:hAnsi="Cambria Math" w:cs="Cambria Math"/>
                <w:color w:val="000000"/>
                <w:sz w:val="20"/>
                <w:szCs w:val="20"/>
              </w:rPr>
              <w:t>⋆</w:t>
            </w:r>
          </w:p>
        </w:tc>
      </w:tr>
    </w:tbl>
    <w:p w14:paraId="2323C47A" w14:textId="2E3537E4" w:rsidR="00242887" w:rsidRPr="002E5E07" w:rsidRDefault="00242887" w:rsidP="00A23634">
      <w:pPr>
        <w:rPr>
          <w:sz w:val="20"/>
          <w:szCs w:val="20"/>
        </w:rPr>
      </w:pPr>
    </w:p>
    <w:tbl>
      <w:tblPr>
        <w:tblStyle w:val="PlainTable2"/>
        <w:tblW w:w="0" w:type="auto"/>
        <w:tblLook w:val="04A0" w:firstRow="1" w:lastRow="0" w:firstColumn="1" w:lastColumn="0" w:noHBand="0" w:noVBand="1"/>
      </w:tblPr>
      <w:tblGrid>
        <w:gridCol w:w="2880"/>
        <w:gridCol w:w="2297"/>
        <w:gridCol w:w="2589"/>
        <w:gridCol w:w="2589"/>
        <w:gridCol w:w="2589"/>
      </w:tblGrid>
      <w:tr w:rsidR="00DC13DB" w:rsidRPr="009D6F67" w14:paraId="224C4AA7" w14:textId="77777777" w:rsidTr="00A23634">
        <w:trPr>
          <w:cnfStyle w:val="100000000000" w:firstRow="1" w:lastRow="0" w:firstColumn="0" w:lastColumn="0" w:oddVBand="0" w:evenVBand="0" w:oddHBand="0"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12944" w:type="dxa"/>
            <w:gridSpan w:val="5"/>
          </w:tcPr>
          <w:p w14:paraId="737780A2" w14:textId="27836D50" w:rsidR="00DC13DB" w:rsidRPr="009D6F67" w:rsidRDefault="00DC13DB" w:rsidP="00284F65">
            <w:pPr>
              <w:jc w:val="center"/>
              <w:rPr>
                <w:rFonts w:asciiTheme="majorBidi" w:hAnsiTheme="majorBidi" w:cstheme="majorBidi"/>
                <w:b w:val="0"/>
                <w:bCs w:val="0"/>
                <w:sz w:val="20"/>
                <w:szCs w:val="20"/>
              </w:rPr>
            </w:pPr>
            <w:r w:rsidRPr="009D6F67">
              <w:rPr>
                <w:rFonts w:asciiTheme="majorBidi" w:hAnsiTheme="majorBidi" w:cstheme="majorBidi"/>
                <w:sz w:val="20"/>
                <w:szCs w:val="20"/>
              </w:rPr>
              <w:t>(</w:t>
            </w:r>
            <w:proofErr w:type="spellStart"/>
            <w:r w:rsidRPr="009D6F67">
              <w:rPr>
                <w:rFonts w:asciiTheme="majorBidi" w:hAnsiTheme="majorBidi" w:cstheme="majorBidi"/>
                <w:sz w:val="20"/>
                <w:szCs w:val="20"/>
              </w:rPr>
              <w:t>1B</w:t>
            </w:r>
            <w:proofErr w:type="spellEnd"/>
            <w:r w:rsidRPr="009D6F67">
              <w:rPr>
                <w:rFonts w:asciiTheme="majorBidi" w:hAnsiTheme="majorBidi" w:cstheme="majorBidi"/>
                <w:sz w:val="20"/>
                <w:szCs w:val="20"/>
              </w:rPr>
              <w:t>) using the Newcastle–Ottawa Scale for cohort studies</w:t>
            </w:r>
            <w:r w:rsidR="00192E3E" w:rsidRPr="009D6F67">
              <w:rPr>
                <w:rFonts w:asciiTheme="majorBidi" w:hAnsiTheme="majorBidi" w:cstheme="majorBidi"/>
                <w:sz w:val="20"/>
                <w:szCs w:val="20"/>
              </w:rPr>
              <w:t>/case control studies</w:t>
            </w:r>
            <w:r w:rsidRPr="009D6F67">
              <w:rPr>
                <w:rFonts w:asciiTheme="majorBidi" w:hAnsiTheme="majorBidi" w:cstheme="majorBidi"/>
                <w:sz w:val="20"/>
                <w:szCs w:val="20"/>
              </w:rPr>
              <w:t xml:space="preserve"> </w:t>
            </w:r>
            <w:r w:rsidRPr="009D6F67">
              <w:rPr>
                <w:rFonts w:asciiTheme="majorBidi" w:hAnsiTheme="majorBidi" w:cstheme="majorBidi"/>
                <w:sz w:val="20"/>
                <w:szCs w:val="20"/>
              </w:rPr>
              <w:fldChar w:fldCharType="begin"/>
            </w:r>
            <w:r w:rsidR="00E11FDA" w:rsidRPr="009D6F67">
              <w:rPr>
                <w:rFonts w:asciiTheme="majorBidi" w:hAnsiTheme="majorBidi" w:cstheme="majorBidi"/>
                <w:sz w:val="20"/>
                <w:szCs w:val="20"/>
              </w:rPr>
              <w:instrText xml:space="preserve"> ADDIN ZOTERO_ITEM CSL_CITATION {"citationID":"Po379gOV","properties":{"formattedCitation":"\\super (3)\\nosupersub{}","plainCitation":"(3)","noteIndex":0},"citationItems":[{"id":1357,"uris":["http://zotero.org/users/6535764/items/CGVCRCF3"],"uri":["http://zotero.org/users/6535764/items/CGVCRCF3"],"itemData":{"id":1357,"type":"article-journal","container-title":"Ottawa: Ottawa Hospital Research Institute","source":"Google Scholar","title":"The Newcastle-Ottawa scale (NOS) for assessing the quality of nonrandomised studies in meta-analyses","author":[{"family":"Peterson","given":"J."},{"family":"Welch","given":"V."},{"family":"Losos","given":"M."},{"family":"Tugwell","given":"PJOOHRI"}],"issued":{"date-parts":[["2011"]]}}}],"schema":"https://github.com/citation-style-language/schema/raw/master/csl-citation.json"} </w:instrText>
            </w:r>
            <w:r w:rsidRPr="009D6F67">
              <w:rPr>
                <w:rFonts w:asciiTheme="majorBidi" w:hAnsiTheme="majorBidi" w:cstheme="majorBidi"/>
                <w:sz w:val="20"/>
                <w:szCs w:val="20"/>
              </w:rPr>
              <w:fldChar w:fldCharType="separate"/>
            </w:r>
            <w:r w:rsidR="00284F65" w:rsidRPr="009D6F67">
              <w:rPr>
                <w:rFonts w:asciiTheme="majorBidi" w:hAnsiTheme="majorBidi" w:cstheme="majorBidi"/>
                <w:sz w:val="20"/>
                <w:szCs w:val="20"/>
                <w:vertAlign w:val="superscript"/>
              </w:rPr>
              <w:t>(3)</w:t>
            </w:r>
            <w:r w:rsidRPr="009D6F67">
              <w:rPr>
                <w:rFonts w:asciiTheme="majorBidi" w:hAnsiTheme="majorBidi" w:cstheme="majorBidi"/>
                <w:sz w:val="20"/>
                <w:szCs w:val="20"/>
              </w:rPr>
              <w:fldChar w:fldCharType="end"/>
            </w:r>
          </w:p>
          <w:p w14:paraId="3324B54E" w14:textId="77777777" w:rsidR="00DC13DB" w:rsidRPr="009D6F67" w:rsidRDefault="00DC13DB" w:rsidP="002359D6">
            <w:pPr>
              <w:jc w:val="center"/>
              <w:rPr>
                <w:rFonts w:asciiTheme="majorBidi" w:hAnsiTheme="majorBidi" w:cstheme="majorBidi"/>
                <w:sz w:val="20"/>
                <w:szCs w:val="20"/>
              </w:rPr>
            </w:pPr>
          </w:p>
        </w:tc>
      </w:tr>
      <w:tr w:rsidR="00242887" w:rsidRPr="009D6F67" w14:paraId="6C1261BD"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880" w:type="dxa"/>
          </w:tcPr>
          <w:p w14:paraId="4C178E3E" w14:textId="56143C28" w:rsidR="00242887" w:rsidRPr="009D6F67" w:rsidRDefault="00242887" w:rsidP="002359D6">
            <w:pPr>
              <w:jc w:val="center"/>
              <w:rPr>
                <w:rFonts w:asciiTheme="majorBidi" w:hAnsiTheme="majorBidi" w:cstheme="majorBidi"/>
                <w:b w:val="0"/>
                <w:bCs w:val="0"/>
                <w:sz w:val="20"/>
                <w:szCs w:val="20"/>
              </w:rPr>
            </w:pPr>
            <w:r w:rsidRPr="009D6F67">
              <w:rPr>
                <w:rFonts w:asciiTheme="majorBidi" w:hAnsiTheme="majorBidi" w:cstheme="majorBidi"/>
                <w:b w:val="0"/>
                <w:bCs w:val="0"/>
                <w:sz w:val="20"/>
                <w:szCs w:val="20"/>
              </w:rPr>
              <w:t>Studies</w:t>
            </w:r>
          </w:p>
        </w:tc>
        <w:tc>
          <w:tcPr>
            <w:tcW w:w="2297" w:type="dxa"/>
          </w:tcPr>
          <w:p w14:paraId="3EB8BC03" w14:textId="5FD4AF17" w:rsidR="00242887" w:rsidRPr="009D6F67" w:rsidRDefault="00242887" w:rsidP="002359D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9D6F67">
              <w:rPr>
                <w:rFonts w:asciiTheme="majorBidi" w:hAnsiTheme="majorBidi" w:cstheme="majorBidi"/>
                <w:b/>
                <w:bCs/>
                <w:sz w:val="20"/>
                <w:szCs w:val="20"/>
              </w:rPr>
              <w:t>Selection (score=4</w:t>
            </w:r>
            <w:r w:rsidR="008C52D5" w:rsidRPr="009D6F67">
              <w:rPr>
                <w:rFonts w:ascii="Cambria Math" w:hAnsi="Cambria Math" w:cs="Cambria Math"/>
                <w:b/>
                <w:bCs/>
                <w:sz w:val="20"/>
                <w:szCs w:val="20"/>
              </w:rPr>
              <w:t>⋆</w:t>
            </w:r>
            <w:r w:rsidRPr="009D6F67">
              <w:rPr>
                <w:rFonts w:asciiTheme="majorBidi" w:hAnsiTheme="majorBidi" w:cstheme="majorBidi"/>
                <w:b/>
                <w:bCs/>
                <w:sz w:val="20"/>
                <w:szCs w:val="20"/>
              </w:rPr>
              <w:t>)</w:t>
            </w:r>
          </w:p>
        </w:tc>
        <w:tc>
          <w:tcPr>
            <w:tcW w:w="2589" w:type="dxa"/>
          </w:tcPr>
          <w:p w14:paraId="5011909C" w14:textId="7D4DF79E" w:rsidR="00242887" w:rsidRPr="009D6F67" w:rsidRDefault="00242887" w:rsidP="002359D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9D6F67">
              <w:rPr>
                <w:rFonts w:asciiTheme="majorBidi" w:hAnsiTheme="majorBidi" w:cstheme="majorBidi"/>
                <w:b/>
                <w:bCs/>
                <w:sz w:val="20"/>
                <w:szCs w:val="20"/>
              </w:rPr>
              <w:t>Comparability (score=2</w:t>
            </w:r>
            <w:r w:rsidR="008C52D5" w:rsidRPr="009D6F67">
              <w:rPr>
                <w:rFonts w:ascii="Cambria Math" w:hAnsi="Cambria Math" w:cs="Cambria Math"/>
                <w:b/>
                <w:bCs/>
                <w:sz w:val="20"/>
                <w:szCs w:val="20"/>
              </w:rPr>
              <w:t>⋆</w:t>
            </w:r>
            <w:r w:rsidRPr="009D6F67">
              <w:rPr>
                <w:rFonts w:asciiTheme="majorBidi" w:hAnsiTheme="majorBidi" w:cstheme="majorBidi"/>
                <w:b/>
                <w:bCs/>
                <w:sz w:val="20"/>
                <w:szCs w:val="20"/>
              </w:rPr>
              <w:t>)</w:t>
            </w:r>
          </w:p>
        </w:tc>
        <w:tc>
          <w:tcPr>
            <w:tcW w:w="2589" w:type="dxa"/>
          </w:tcPr>
          <w:p w14:paraId="4CE5A27D" w14:textId="332168AD" w:rsidR="00242887" w:rsidRPr="009D6F67" w:rsidRDefault="00242887" w:rsidP="002359D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9D6F67">
              <w:rPr>
                <w:rFonts w:asciiTheme="majorBidi" w:hAnsiTheme="majorBidi" w:cstheme="majorBidi"/>
                <w:b/>
                <w:bCs/>
                <w:sz w:val="20"/>
                <w:szCs w:val="20"/>
              </w:rPr>
              <w:t>Outcome (score=3</w:t>
            </w:r>
            <w:r w:rsidR="008C52D5" w:rsidRPr="009D6F67">
              <w:rPr>
                <w:rFonts w:ascii="Cambria Math" w:hAnsi="Cambria Math" w:cs="Cambria Math"/>
                <w:b/>
                <w:bCs/>
                <w:sz w:val="20"/>
                <w:szCs w:val="20"/>
              </w:rPr>
              <w:t>⋆</w:t>
            </w:r>
            <w:r w:rsidRPr="009D6F67">
              <w:rPr>
                <w:rFonts w:asciiTheme="majorBidi" w:hAnsiTheme="majorBidi" w:cstheme="majorBidi"/>
                <w:b/>
                <w:bCs/>
                <w:sz w:val="20"/>
                <w:szCs w:val="20"/>
              </w:rPr>
              <w:t>)</w:t>
            </w:r>
          </w:p>
        </w:tc>
        <w:tc>
          <w:tcPr>
            <w:tcW w:w="2589" w:type="dxa"/>
          </w:tcPr>
          <w:p w14:paraId="20976BE1" w14:textId="5E7F6DB6" w:rsidR="00242887" w:rsidRPr="009D6F67" w:rsidRDefault="00242887" w:rsidP="002359D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9D6F67">
              <w:rPr>
                <w:rFonts w:asciiTheme="majorBidi" w:hAnsiTheme="majorBidi" w:cstheme="majorBidi"/>
                <w:b/>
                <w:bCs/>
                <w:sz w:val="20"/>
                <w:szCs w:val="20"/>
              </w:rPr>
              <w:t>Total (</w:t>
            </w:r>
            <w:r w:rsidR="008C52D5" w:rsidRPr="009D6F67">
              <w:rPr>
                <w:rFonts w:asciiTheme="majorBidi" w:hAnsiTheme="majorBidi" w:cstheme="majorBidi"/>
                <w:b/>
                <w:bCs/>
                <w:sz w:val="20"/>
                <w:szCs w:val="20"/>
              </w:rPr>
              <w:t xml:space="preserve">Max </w:t>
            </w:r>
            <w:r w:rsidRPr="009D6F67">
              <w:rPr>
                <w:rFonts w:asciiTheme="majorBidi" w:hAnsiTheme="majorBidi" w:cstheme="majorBidi"/>
                <w:b/>
                <w:bCs/>
                <w:sz w:val="20"/>
                <w:szCs w:val="20"/>
              </w:rPr>
              <w:t>score=9</w:t>
            </w:r>
            <w:r w:rsidR="008C52D5" w:rsidRPr="009D6F67">
              <w:rPr>
                <w:rFonts w:ascii="Cambria Math" w:hAnsi="Cambria Math" w:cs="Cambria Math"/>
                <w:b/>
                <w:bCs/>
                <w:sz w:val="20"/>
                <w:szCs w:val="20"/>
              </w:rPr>
              <w:t>⋆</w:t>
            </w:r>
            <w:r w:rsidRPr="009D6F67">
              <w:rPr>
                <w:rFonts w:asciiTheme="majorBidi" w:hAnsiTheme="majorBidi" w:cstheme="majorBidi"/>
                <w:b/>
                <w:bCs/>
                <w:sz w:val="20"/>
                <w:szCs w:val="20"/>
              </w:rPr>
              <w:t>)</w:t>
            </w:r>
          </w:p>
        </w:tc>
      </w:tr>
      <w:tr w:rsidR="00C1026F" w:rsidRPr="009D6F67" w14:paraId="4AAA00D6" w14:textId="77777777" w:rsidTr="00A23634">
        <w:trPr>
          <w:trHeight w:val="355"/>
        </w:trPr>
        <w:tc>
          <w:tcPr>
            <w:cnfStyle w:val="001000000000" w:firstRow="0" w:lastRow="0" w:firstColumn="1" w:lastColumn="0" w:oddVBand="0" w:evenVBand="0" w:oddHBand="0" w:evenHBand="0" w:firstRowFirstColumn="0" w:firstRowLastColumn="0" w:lastRowFirstColumn="0" w:lastRowLastColumn="0"/>
            <w:tcW w:w="2880" w:type="dxa"/>
          </w:tcPr>
          <w:p w14:paraId="0CC95C3E" w14:textId="2543E713" w:rsidR="00C1026F" w:rsidRPr="009D6F67" w:rsidRDefault="00C1026F" w:rsidP="00C1026F">
            <w:pPr>
              <w:jc w:val="center"/>
              <w:rPr>
                <w:rFonts w:asciiTheme="majorBidi" w:hAnsiTheme="majorBidi" w:cstheme="majorBidi"/>
                <w:sz w:val="20"/>
                <w:szCs w:val="20"/>
              </w:rPr>
            </w:pPr>
            <w:r w:rsidRPr="009D6F67">
              <w:rPr>
                <w:rFonts w:asciiTheme="majorBidi" w:hAnsiTheme="majorBidi" w:cstheme="majorBidi"/>
                <w:color w:val="000000"/>
                <w:sz w:val="20"/>
                <w:szCs w:val="20"/>
              </w:rPr>
              <w:t>Kang et al., 202</w:t>
            </w:r>
            <w:r w:rsidR="009D6F67">
              <w:rPr>
                <w:rFonts w:asciiTheme="majorBidi" w:hAnsiTheme="majorBidi" w:cstheme="majorBidi"/>
                <w:color w:val="000000"/>
                <w:sz w:val="20"/>
                <w:szCs w:val="20"/>
              </w:rPr>
              <w:t xml:space="preserve">1 </w:t>
            </w:r>
            <w:r w:rsidR="009D6F67">
              <w:rPr>
                <w:rFonts w:asciiTheme="majorBidi" w:hAnsiTheme="majorBidi" w:cstheme="majorBidi"/>
                <w:color w:val="000000"/>
                <w:sz w:val="20"/>
                <w:szCs w:val="20"/>
              </w:rPr>
              <w:fldChar w:fldCharType="begin"/>
            </w:r>
            <w:r w:rsidR="009D6F67">
              <w:rPr>
                <w:rFonts w:asciiTheme="majorBidi" w:hAnsiTheme="majorBidi" w:cstheme="majorBidi"/>
                <w:color w:val="000000"/>
                <w:sz w:val="20"/>
                <w:szCs w:val="20"/>
              </w:rPr>
              <w:instrText xml:space="preserve"> ADDIN ZOTERO_ITEM CSL_CITATION {"citationID":"WekVMdo7","properties":{"formattedCitation":"\\super (38)\\nosupersub{}","plainCitation":"(38)","noteIndex":0},"citationItems":[{"id":7941,"uris":["http://zotero.org/users/6535764/items/LTWXAR5M"],"uri":["http://zotero.org/users/6535764/items/LTWXAR5M"],"itemData":{"id":7941,"type":"article-journal","abstract":"Background\nThe risk of weight gain as a consequence of school closure in children during the coronavirus disease-2019 (COVID-19) pandemic has been recognized. This study was performed to investigate changes in anthropometric and metabolic parameters in children following a 6-month period of social distancing and school closure due to the pandemic.\n\n\nMethods\nThis retrospective cohort study was conducted in school-aged children that were on routine follow-up at the Growth Clinic of Seoul St. Mary's Hospital. Changes in body mass index (BMI) standard deviation scores (z-scores), lipid profiles, and vitamin D levels were investigated. The 1-year period prior to school closure was defined as “pre-COVID-19 period,” and the subsequent 6-month period as “COVID-19 period.”\n\n\nResults\nOverall, 226 children between 4 to 14 years old without comorbidities were assessed. On average, their BMI z-scores increased by 0.219 (95% confidence interval [CI], 0.167–0.271; P &amp;lt; 0.001) in the COVID-19 period compared to the pre-COVID-19 period, and the proportion of overweight or obesity increased from 23.9% in the pre-COVID-19 period to 31.4% in the COVID-19 period. The number of days after school closure (P = 0.004) and being in the normoweight category in the pre-COVID-19 period (P = 0.017) were factors associated with an increased BMI in the COVID-19 period. The mean triglyceride (105.8 mg/dL vs. 88.6 mg/dL, P &amp;lt; 0.001) and low-density lipoprotein-cholesterol (100.2 mg/dL vs. 94.0 mg/dL, P = 0.002) levels were higher, whereas the calcidiol level (18.9 mg/dL vs. 23.8 mg/dL, P &amp;lt; 0.001) was lower in the COVID-19 period compared to the pre-COVID-19 period.\n\n\nConclusion\nWithin 6 months, increased childhood obesity and vitamin D deficiencies were observed. The duration of school closure was significantly associated with an increased BMI and being normoweight does not exclude the risks for gaining weight.","container-title":"J Korean Med Sci","ISSN":"1011-8934","issue":"3","journalAbbreviation":"J Korean Med Sci","note":"number: 3\npublisher: The Korean Academy of Medical Sciences","title":"The Impact of the Coronavirus Disease-2019 Pandemic on Childhood Obesity and Vitamin D Status","URL":"https://doi.org/10.3346/jkms.2021.36.e21","volume":"36","author":[{"family":"Kang","given":"Hyun Mi"},{"family":"Jeong","given":"Dae Cheol"},{"family":"Suh","given":"Byung-Kyu"},{"family":"Ahn","given":"Moon Bae"}],"issued":{"date-parts":[["2021",1]]}}}],"schema":"https://github.com/citation-style-language/schema/raw/master/csl-citation.json"} </w:instrText>
            </w:r>
            <w:r w:rsidR="009D6F67">
              <w:rPr>
                <w:rFonts w:asciiTheme="majorBidi" w:hAnsiTheme="majorBidi" w:cstheme="majorBidi"/>
                <w:color w:val="000000"/>
                <w:sz w:val="20"/>
                <w:szCs w:val="20"/>
              </w:rPr>
              <w:fldChar w:fldCharType="separate"/>
            </w:r>
            <w:r w:rsidR="009D6F67" w:rsidRPr="009D6F67">
              <w:rPr>
                <w:sz w:val="20"/>
                <w:vertAlign w:val="superscript"/>
              </w:rPr>
              <w:t>(38)</w:t>
            </w:r>
            <w:r w:rsidR="009D6F67">
              <w:rPr>
                <w:rFonts w:asciiTheme="majorBidi" w:hAnsiTheme="majorBidi" w:cstheme="majorBidi"/>
                <w:color w:val="000000"/>
                <w:sz w:val="20"/>
                <w:szCs w:val="20"/>
              </w:rPr>
              <w:fldChar w:fldCharType="end"/>
            </w:r>
          </w:p>
        </w:tc>
        <w:tc>
          <w:tcPr>
            <w:tcW w:w="2297" w:type="dxa"/>
          </w:tcPr>
          <w:p w14:paraId="23E4607C" w14:textId="134C43B9"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0B56441A" w14:textId="694FEC97"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077F3EC3" w14:textId="0381758B"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379783DA" w14:textId="0E1159E9"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9</w:t>
            </w:r>
            <w:r w:rsidRPr="009D6F67">
              <w:rPr>
                <w:rFonts w:ascii="Cambria Math" w:hAnsi="Cambria Math" w:cs="Cambria Math"/>
                <w:color w:val="000000"/>
                <w:sz w:val="20"/>
                <w:szCs w:val="20"/>
              </w:rPr>
              <w:t>⋆</w:t>
            </w:r>
          </w:p>
        </w:tc>
      </w:tr>
      <w:tr w:rsidR="00C1026F" w:rsidRPr="009D6F67" w14:paraId="6A103D89"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880" w:type="dxa"/>
          </w:tcPr>
          <w:p w14:paraId="76EEE5E2" w14:textId="7936DEB3" w:rsidR="00C1026F" w:rsidRPr="009D6F67" w:rsidRDefault="00C1026F" w:rsidP="00C1026F">
            <w:pPr>
              <w:jc w:val="center"/>
              <w:rPr>
                <w:rFonts w:asciiTheme="majorBidi" w:hAnsiTheme="majorBidi" w:cstheme="majorBidi"/>
                <w:color w:val="000000"/>
                <w:sz w:val="20"/>
                <w:szCs w:val="20"/>
              </w:rPr>
            </w:pPr>
            <w:r w:rsidRPr="009D6F67">
              <w:rPr>
                <w:rFonts w:asciiTheme="majorBidi" w:hAnsiTheme="majorBidi" w:cstheme="majorBidi"/>
                <w:color w:val="000000"/>
                <w:sz w:val="20"/>
                <w:szCs w:val="20"/>
              </w:rPr>
              <w:t>Mason et al., 202</w:t>
            </w:r>
            <w:r w:rsidR="009D6F67">
              <w:rPr>
                <w:rFonts w:asciiTheme="majorBidi" w:hAnsiTheme="majorBidi" w:cstheme="majorBidi"/>
                <w:color w:val="000000"/>
                <w:sz w:val="20"/>
                <w:szCs w:val="20"/>
              </w:rPr>
              <w:t xml:space="preserve">1 </w:t>
            </w:r>
            <w:r w:rsidR="009D6F67">
              <w:rPr>
                <w:rFonts w:asciiTheme="majorBidi" w:hAnsiTheme="majorBidi" w:cstheme="majorBidi"/>
                <w:color w:val="000000"/>
                <w:sz w:val="20"/>
                <w:szCs w:val="20"/>
              </w:rPr>
              <w:fldChar w:fldCharType="begin"/>
            </w:r>
            <w:r w:rsidR="009D6F67">
              <w:rPr>
                <w:rFonts w:asciiTheme="majorBidi" w:hAnsiTheme="majorBidi" w:cstheme="majorBidi"/>
                <w:color w:val="000000"/>
                <w:sz w:val="20"/>
                <w:szCs w:val="20"/>
              </w:rPr>
              <w:instrText xml:space="preserve"> ADDIN ZOTERO_ITEM CSL_CITATION {"citationID":"psG50FJy","properties":{"formattedCitation":"\\super (39)\\nosupersub{}","plainCitation":"(39)","noteIndex":0},"citationItems":[{"id":7899,"uris":["http://zotero.org/users/6535764/items/9Q46HQ4T"],"uri":["http://zotero.org/users/6535764/items/9Q46HQ4T"],"itemData":{"id":7899,"type":"article-journal","container-title":"Journal of Adolescent Health","issue":"2","note":"number: 2\npublisher: Elsevier","page":"277–283","source":"Google Scholar","title":"Eating to Cope With the COVID-19 Pandemic and Body Weight Change in Young Adults","volume":"68","author":[{"family":"Mason","given":"Tyler B."},{"family":"Barrington-Trimis","given":"Jessica"},{"family":"Leventhal","given":"Adam M."}],"issued":{"date-parts":[["2021"]]}}}],"schema":"https://github.com/citation-style-language/schema/raw/master/csl-citation.json"} </w:instrText>
            </w:r>
            <w:r w:rsidR="009D6F67">
              <w:rPr>
                <w:rFonts w:asciiTheme="majorBidi" w:hAnsiTheme="majorBidi" w:cstheme="majorBidi"/>
                <w:color w:val="000000"/>
                <w:sz w:val="20"/>
                <w:szCs w:val="20"/>
              </w:rPr>
              <w:fldChar w:fldCharType="separate"/>
            </w:r>
            <w:r w:rsidR="009D6F67" w:rsidRPr="009D6F67">
              <w:rPr>
                <w:sz w:val="20"/>
                <w:vertAlign w:val="superscript"/>
              </w:rPr>
              <w:t>(39)</w:t>
            </w:r>
            <w:r w:rsidR="009D6F67">
              <w:rPr>
                <w:rFonts w:asciiTheme="majorBidi" w:hAnsiTheme="majorBidi" w:cstheme="majorBidi"/>
                <w:color w:val="000000"/>
                <w:sz w:val="20"/>
                <w:szCs w:val="20"/>
              </w:rPr>
              <w:fldChar w:fldCharType="end"/>
            </w:r>
          </w:p>
        </w:tc>
        <w:tc>
          <w:tcPr>
            <w:tcW w:w="2297" w:type="dxa"/>
          </w:tcPr>
          <w:p w14:paraId="45F60EA1" w14:textId="0E783CF1"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0B9C1653" w14:textId="20D05837"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7E112DD7" w14:textId="4D151C42"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74187A14" w14:textId="51A4C9A2"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8</w:t>
            </w:r>
            <w:r w:rsidRPr="009D6F67">
              <w:rPr>
                <w:rFonts w:ascii="Cambria Math" w:hAnsi="Cambria Math" w:cs="Cambria Math"/>
                <w:color w:val="000000"/>
                <w:sz w:val="20"/>
                <w:szCs w:val="20"/>
              </w:rPr>
              <w:t>⋆</w:t>
            </w:r>
          </w:p>
        </w:tc>
      </w:tr>
      <w:tr w:rsidR="00C1026F" w:rsidRPr="009D6F67" w14:paraId="21D0D687" w14:textId="77777777" w:rsidTr="00A23634">
        <w:trPr>
          <w:trHeight w:val="355"/>
        </w:trPr>
        <w:tc>
          <w:tcPr>
            <w:cnfStyle w:val="001000000000" w:firstRow="0" w:lastRow="0" w:firstColumn="1" w:lastColumn="0" w:oddVBand="0" w:evenVBand="0" w:oddHBand="0" w:evenHBand="0" w:firstRowFirstColumn="0" w:firstRowLastColumn="0" w:lastRowFirstColumn="0" w:lastRowLastColumn="0"/>
            <w:tcW w:w="2880" w:type="dxa"/>
          </w:tcPr>
          <w:p w14:paraId="0C159CBF" w14:textId="2DF49061" w:rsidR="00C1026F" w:rsidRPr="009D6F67" w:rsidRDefault="00C1026F" w:rsidP="00C1026F">
            <w:pPr>
              <w:jc w:val="center"/>
              <w:rPr>
                <w:rFonts w:asciiTheme="majorBidi" w:hAnsiTheme="majorBidi" w:cstheme="majorBidi"/>
                <w:color w:val="000000"/>
                <w:sz w:val="20"/>
                <w:szCs w:val="20"/>
              </w:rPr>
            </w:pPr>
            <w:proofErr w:type="spellStart"/>
            <w:r w:rsidRPr="009D6F67">
              <w:rPr>
                <w:rFonts w:asciiTheme="majorBidi" w:hAnsiTheme="majorBidi" w:cstheme="majorBidi"/>
                <w:color w:val="000000"/>
                <w:sz w:val="20"/>
                <w:szCs w:val="20"/>
              </w:rPr>
              <w:t>Marchitelli</w:t>
            </w:r>
            <w:proofErr w:type="spellEnd"/>
            <w:r w:rsidRPr="009D6F67">
              <w:rPr>
                <w:rFonts w:asciiTheme="majorBidi" w:hAnsiTheme="majorBidi" w:cstheme="majorBidi"/>
                <w:color w:val="000000"/>
                <w:sz w:val="20"/>
                <w:szCs w:val="20"/>
              </w:rPr>
              <w:t xml:space="preserve"> et al., 2020</w:t>
            </w:r>
            <w:r w:rsidR="009D6F67">
              <w:rPr>
                <w:rFonts w:asciiTheme="majorBidi" w:hAnsiTheme="majorBidi" w:cstheme="majorBidi"/>
                <w:color w:val="000000"/>
                <w:sz w:val="20"/>
                <w:szCs w:val="20"/>
              </w:rPr>
              <w:t xml:space="preserve"> </w:t>
            </w:r>
            <w:r w:rsidR="009D6F67">
              <w:rPr>
                <w:rFonts w:asciiTheme="majorBidi" w:hAnsiTheme="majorBidi" w:cstheme="majorBidi"/>
                <w:color w:val="000000"/>
                <w:sz w:val="20"/>
                <w:szCs w:val="20"/>
              </w:rPr>
              <w:fldChar w:fldCharType="begin"/>
            </w:r>
            <w:r w:rsidR="009D6F67">
              <w:rPr>
                <w:rFonts w:asciiTheme="majorBidi" w:hAnsiTheme="majorBidi" w:cstheme="majorBidi"/>
                <w:color w:val="000000"/>
                <w:sz w:val="20"/>
                <w:szCs w:val="20"/>
              </w:rPr>
              <w:instrText xml:space="preserve"> ADDIN ZOTERO_ITEM CSL_CITATION {"citationID":"I6Y9wS64","properties":{"formattedCitation":"\\super (40)\\nosupersub{}","plainCitation":"(40)","noteIndex":0},"citationItems":[{"id":7914,"uris":["http://zotero.org/users/6535764/items/NNM7HPNL"],"uri":["http://zotero.org/users/6535764/items/NNM7HPNL"],"itemData":{"id":7914,"type":"article-journal","container-title":"Nutrients","issue":"11","note":"number: 11\npublisher: Multidisciplinary Digital Publishing Institute","page":"3525","source":"Google Scholar","title":"Weight Gain in a Sample of Patients Affected by Overweight/Obesity with and without a Psychiatric Diagnosis during the Covid-19 Lockdown","volume":"12","author":[{"family":"Marchitelli","given":"Serena"},{"family":"Mazza","given":"Cristina"},{"family":"Lenzi","given":"Andrea"},{"family":"Ricci","given":"Eleonora"},{"family":"Gnessi","given":"Lucio"},{"family":"Roma","given":"Paolo"}],"issued":{"date-parts":[["2020"]]}}}],"schema":"https://github.com/citation-style-language/schema/raw/master/csl-citation.json"} </w:instrText>
            </w:r>
            <w:r w:rsidR="009D6F67">
              <w:rPr>
                <w:rFonts w:asciiTheme="majorBidi" w:hAnsiTheme="majorBidi" w:cstheme="majorBidi"/>
                <w:color w:val="000000"/>
                <w:sz w:val="20"/>
                <w:szCs w:val="20"/>
              </w:rPr>
              <w:fldChar w:fldCharType="separate"/>
            </w:r>
            <w:r w:rsidR="009D6F67" w:rsidRPr="009D6F67">
              <w:rPr>
                <w:sz w:val="20"/>
                <w:vertAlign w:val="superscript"/>
              </w:rPr>
              <w:t>(40)</w:t>
            </w:r>
            <w:r w:rsidR="009D6F67">
              <w:rPr>
                <w:rFonts w:asciiTheme="majorBidi" w:hAnsiTheme="majorBidi" w:cstheme="majorBidi"/>
                <w:color w:val="000000"/>
                <w:sz w:val="20"/>
                <w:szCs w:val="20"/>
              </w:rPr>
              <w:fldChar w:fldCharType="end"/>
            </w:r>
          </w:p>
        </w:tc>
        <w:tc>
          <w:tcPr>
            <w:tcW w:w="2297" w:type="dxa"/>
          </w:tcPr>
          <w:p w14:paraId="342AF50C" w14:textId="307AD03E"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6F07A6E5" w14:textId="264A732B"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139AA1B8" w14:textId="1F0633ED"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2E3AD381" w14:textId="226C8706"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8</w:t>
            </w:r>
            <w:r w:rsidRPr="009D6F67">
              <w:rPr>
                <w:rFonts w:ascii="Cambria Math" w:hAnsi="Cambria Math" w:cs="Cambria Math"/>
                <w:color w:val="000000"/>
                <w:sz w:val="20"/>
                <w:szCs w:val="20"/>
              </w:rPr>
              <w:t>⋆</w:t>
            </w:r>
          </w:p>
        </w:tc>
      </w:tr>
      <w:tr w:rsidR="00C1026F" w:rsidRPr="009D6F67" w14:paraId="67426898"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880" w:type="dxa"/>
          </w:tcPr>
          <w:p w14:paraId="63C2CAA3" w14:textId="4B555B32" w:rsidR="00C1026F" w:rsidRPr="009D6F67" w:rsidRDefault="00C1026F" w:rsidP="00C1026F">
            <w:pPr>
              <w:jc w:val="center"/>
              <w:rPr>
                <w:rFonts w:asciiTheme="majorBidi" w:hAnsiTheme="majorBidi" w:cstheme="majorBidi"/>
                <w:sz w:val="20"/>
                <w:szCs w:val="20"/>
              </w:rPr>
            </w:pPr>
            <w:r w:rsidRPr="009D6F67">
              <w:rPr>
                <w:rFonts w:asciiTheme="majorBidi" w:hAnsiTheme="majorBidi" w:cstheme="majorBidi"/>
                <w:color w:val="000000"/>
                <w:sz w:val="20"/>
                <w:szCs w:val="20"/>
              </w:rPr>
              <w:lastRenderedPageBreak/>
              <w:t>Di</w:t>
            </w:r>
            <w:r w:rsidR="009D6F67">
              <w:rPr>
                <w:rFonts w:asciiTheme="majorBidi" w:hAnsiTheme="majorBidi" w:cstheme="majorBidi"/>
                <w:color w:val="000000"/>
                <w:sz w:val="20"/>
                <w:szCs w:val="20"/>
              </w:rPr>
              <w:t xml:space="preserve"> S</w:t>
            </w:r>
            <w:r w:rsidRPr="009D6F67">
              <w:rPr>
                <w:rFonts w:asciiTheme="majorBidi" w:hAnsiTheme="majorBidi" w:cstheme="majorBidi"/>
                <w:color w:val="000000"/>
                <w:sz w:val="20"/>
                <w:szCs w:val="20"/>
              </w:rPr>
              <w:t>anto et al., 2020</w:t>
            </w:r>
            <w:r w:rsidR="009D6F67">
              <w:rPr>
                <w:rFonts w:asciiTheme="majorBidi" w:hAnsiTheme="majorBidi" w:cstheme="majorBidi"/>
                <w:color w:val="000000"/>
                <w:sz w:val="20"/>
                <w:szCs w:val="20"/>
              </w:rPr>
              <w:t xml:space="preserve"> </w:t>
            </w:r>
            <w:r w:rsidR="009D6F67">
              <w:rPr>
                <w:rFonts w:asciiTheme="majorBidi" w:hAnsiTheme="majorBidi" w:cstheme="majorBidi"/>
                <w:color w:val="000000"/>
                <w:sz w:val="20"/>
                <w:szCs w:val="20"/>
              </w:rPr>
              <w:fldChar w:fldCharType="begin"/>
            </w:r>
            <w:r w:rsidR="009D6F67">
              <w:rPr>
                <w:rFonts w:asciiTheme="majorBidi" w:hAnsiTheme="majorBidi" w:cstheme="majorBidi"/>
                <w:color w:val="000000"/>
                <w:sz w:val="20"/>
                <w:szCs w:val="20"/>
              </w:rPr>
              <w:instrText xml:space="preserve"> ADDIN ZOTERO_ITEM CSL_CITATION {"citationID":"bQa9AQXc","properties":{"formattedCitation":"\\super (41)\\nosupersub{}","plainCitation":"(41)","noteIndex":0},"citationItems":[{"id":7922,"uris":["http://zotero.org/users/6535764/items/H5BCRKE2"],"uri":["http://zotero.org/users/6535764/items/H5BCRKE2"],"itemData":{"id":7922,"type":"article-journal","container-title":"Frontiers in Psychiatry","note":"publisher: Frontiers Media SA","source":"Google Scholar","title":"The effects of COVID-19 and quarantine measures on the lifestyles and mental health of people over 60 at increased risk of dementia","volume":"11","author":[{"family":"Di Santo","given":"Simona Gabriella"},{"family":"Franchini","given":"Flaminia"},{"family":"Filiputti","given":"Beatrice"},{"family":"Martone","given":"Angela"},{"family":"Sannino","given":"Serena"}],"issued":{"date-parts":[["2020"]]}}}],"schema":"https://github.com/citation-style-language/schema/raw/master/csl-citation.json"} </w:instrText>
            </w:r>
            <w:r w:rsidR="009D6F67">
              <w:rPr>
                <w:rFonts w:asciiTheme="majorBidi" w:hAnsiTheme="majorBidi" w:cstheme="majorBidi"/>
                <w:color w:val="000000"/>
                <w:sz w:val="20"/>
                <w:szCs w:val="20"/>
              </w:rPr>
              <w:fldChar w:fldCharType="separate"/>
            </w:r>
            <w:r w:rsidR="009D6F67" w:rsidRPr="009D6F67">
              <w:rPr>
                <w:sz w:val="20"/>
                <w:vertAlign w:val="superscript"/>
              </w:rPr>
              <w:t>(41)</w:t>
            </w:r>
            <w:r w:rsidR="009D6F67">
              <w:rPr>
                <w:rFonts w:asciiTheme="majorBidi" w:hAnsiTheme="majorBidi" w:cstheme="majorBidi"/>
                <w:color w:val="000000"/>
                <w:sz w:val="20"/>
                <w:szCs w:val="20"/>
              </w:rPr>
              <w:fldChar w:fldCharType="end"/>
            </w:r>
          </w:p>
        </w:tc>
        <w:tc>
          <w:tcPr>
            <w:tcW w:w="2297" w:type="dxa"/>
          </w:tcPr>
          <w:p w14:paraId="42E4C800" w14:textId="3510F3B2"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5DD97A58" w14:textId="4CDCD029"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7B3773B5" w14:textId="53E03AE1"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195EDC9E" w14:textId="114DAC9D"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8</w:t>
            </w:r>
            <w:r w:rsidRPr="009D6F67">
              <w:rPr>
                <w:rFonts w:ascii="Cambria Math" w:hAnsi="Cambria Math" w:cs="Cambria Math"/>
                <w:color w:val="000000"/>
                <w:sz w:val="20"/>
                <w:szCs w:val="20"/>
              </w:rPr>
              <w:t>⋆</w:t>
            </w:r>
          </w:p>
        </w:tc>
      </w:tr>
      <w:tr w:rsidR="00C1026F" w:rsidRPr="009D6F67" w14:paraId="4C5B34D0" w14:textId="77777777" w:rsidTr="00A23634">
        <w:trPr>
          <w:trHeight w:val="355"/>
        </w:trPr>
        <w:tc>
          <w:tcPr>
            <w:cnfStyle w:val="001000000000" w:firstRow="0" w:lastRow="0" w:firstColumn="1" w:lastColumn="0" w:oddVBand="0" w:evenVBand="0" w:oddHBand="0" w:evenHBand="0" w:firstRowFirstColumn="0" w:firstRowLastColumn="0" w:lastRowFirstColumn="0" w:lastRowLastColumn="0"/>
            <w:tcW w:w="2880" w:type="dxa"/>
          </w:tcPr>
          <w:p w14:paraId="72D395EB" w14:textId="43824BEE" w:rsidR="00C1026F" w:rsidRPr="009D6F67" w:rsidRDefault="00C1026F" w:rsidP="00C1026F">
            <w:pPr>
              <w:jc w:val="center"/>
              <w:rPr>
                <w:rFonts w:asciiTheme="majorBidi" w:hAnsiTheme="majorBidi" w:cstheme="majorBidi"/>
                <w:sz w:val="20"/>
                <w:szCs w:val="20"/>
              </w:rPr>
            </w:pPr>
            <w:proofErr w:type="spellStart"/>
            <w:r w:rsidRPr="009D6F67">
              <w:rPr>
                <w:rFonts w:asciiTheme="majorBidi" w:hAnsiTheme="majorBidi" w:cstheme="majorBidi"/>
                <w:color w:val="000000"/>
                <w:sz w:val="20"/>
                <w:szCs w:val="20"/>
              </w:rPr>
              <w:t>Karatas</w:t>
            </w:r>
            <w:proofErr w:type="spellEnd"/>
            <w:r w:rsidRPr="009D6F67">
              <w:rPr>
                <w:rFonts w:asciiTheme="majorBidi" w:hAnsiTheme="majorBidi" w:cstheme="majorBidi"/>
                <w:color w:val="000000"/>
                <w:sz w:val="20"/>
                <w:szCs w:val="20"/>
              </w:rPr>
              <w:t xml:space="preserve"> et al., 202</w:t>
            </w:r>
            <w:r w:rsidR="009D6F67">
              <w:rPr>
                <w:rFonts w:asciiTheme="majorBidi" w:hAnsiTheme="majorBidi" w:cstheme="majorBidi"/>
                <w:color w:val="000000"/>
                <w:sz w:val="20"/>
                <w:szCs w:val="20"/>
              </w:rPr>
              <w:t>1</w:t>
            </w:r>
            <w:r w:rsidRPr="009D6F67">
              <w:rPr>
                <w:rFonts w:asciiTheme="majorBidi" w:hAnsiTheme="majorBidi" w:cstheme="majorBidi"/>
                <w:color w:val="000000"/>
                <w:sz w:val="20"/>
                <w:szCs w:val="20"/>
              </w:rPr>
              <w:t xml:space="preserve"> </w:t>
            </w:r>
            <w:r w:rsidR="009D6F67">
              <w:rPr>
                <w:rFonts w:asciiTheme="majorBidi" w:hAnsiTheme="majorBidi" w:cstheme="majorBidi"/>
                <w:color w:val="000000"/>
                <w:sz w:val="20"/>
                <w:szCs w:val="20"/>
              </w:rPr>
              <w:fldChar w:fldCharType="begin"/>
            </w:r>
            <w:r w:rsidR="009D6F67">
              <w:rPr>
                <w:rFonts w:asciiTheme="majorBidi" w:hAnsiTheme="majorBidi" w:cstheme="majorBidi"/>
                <w:color w:val="000000"/>
                <w:sz w:val="20"/>
                <w:szCs w:val="20"/>
              </w:rPr>
              <w:instrText xml:space="preserve"> ADDIN ZOTERO_ITEM CSL_CITATION {"citationID":"2OTlI1hO","properties":{"formattedCitation":"\\super (42)\\nosupersub{}","plainCitation":"(42)","noteIndex":0},"citationItems":[{"id":7930,"uris":["http://zotero.org/users/6535764/items/Y9VDHKGT"],"uri":["http://zotero.org/users/6535764/items/Y9VDHKGT"],"itemData":{"id":7930,"type":"article-journal","container-title":"Primary Care Diabetes","note":"publisher: Elsevier","source":"Google Scholar","title":"Impact of lockdown COVID-19 on metabolic control in type 2 diabetes mellitus and healthy people","author":[{"family":"Karatas","given":"Savas"},{"family":"Yesim","given":"Tijen"},{"family":"Beysel","given":"Selvihan"}],"issued":{"date-parts":[["2021"]]}}}],"schema":"https://github.com/citation-style-language/schema/raw/master/csl-citation.json"} </w:instrText>
            </w:r>
            <w:r w:rsidR="009D6F67">
              <w:rPr>
                <w:rFonts w:asciiTheme="majorBidi" w:hAnsiTheme="majorBidi" w:cstheme="majorBidi"/>
                <w:color w:val="000000"/>
                <w:sz w:val="20"/>
                <w:szCs w:val="20"/>
              </w:rPr>
              <w:fldChar w:fldCharType="separate"/>
            </w:r>
            <w:r w:rsidR="009D6F67" w:rsidRPr="009D6F67">
              <w:rPr>
                <w:sz w:val="20"/>
                <w:vertAlign w:val="superscript"/>
              </w:rPr>
              <w:t>(42)</w:t>
            </w:r>
            <w:r w:rsidR="009D6F67">
              <w:rPr>
                <w:rFonts w:asciiTheme="majorBidi" w:hAnsiTheme="majorBidi" w:cstheme="majorBidi"/>
                <w:color w:val="000000"/>
                <w:sz w:val="20"/>
                <w:szCs w:val="20"/>
              </w:rPr>
              <w:fldChar w:fldCharType="end"/>
            </w:r>
            <w:r w:rsidRPr="009D6F67">
              <w:rPr>
                <w:rFonts w:asciiTheme="majorBidi" w:hAnsiTheme="majorBidi" w:cstheme="majorBidi"/>
                <w:color w:val="000000"/>
                <w:sz w:val="20"/>
                <w:szCs w:val="20"/>
              </w:rPr>
              <w:t xml:space="preserve"> **</w:t>
            </w:r>
          </w:p>
        </w:tc>
        <w:tc>
          <w:tcPr>
            <w:tcW w:w="2297" w:type="dxa"/>
          </w:tcPr>
          <w:p w14:paraId="3A2B6011" w14:textId="415AF1E9"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2D114438" w14:textId="554A9AB4"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0A72DC3B" w14:textId="51EDC812"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73778CA3" w14:textId="5A4757DA"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8</w:t>
            </w:r>
            <w:r w:rsidRPr="009D6F67">
              <w:rPr>
                <w:rFonts w:ascii="Cambria Math" w:hAnsi="Cambria Math" w:cs="Cambria Math"/>
                <w:color w:val="000000"/>
                <w:sz w:val="20"/>
                <w:szCs w:val="20"/>
              </w:rPr>
              <w:t>⋆</w:t>
            </w:r>
          </w:p>
        </w:tc>
      </w:tr>
      <w:tr w:rsidR="00C1026F" w:rsidRPr="009D6F67" w14:paraId="5531C86B"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880" w:type="dxa"/>
          </w:tcPr>
          <w:p w14:paraId="04A05238" w14:textId="52DBF36E" w:rsidR="00C1026F" w:rsidRPr="009D6F67" w:rsidRDefault="00C1026F" w:rsidP="00C1026F">
            <w:pPr>
              <w:jc w:val="center"/>
              <w:rPr>
                <w:rFonts w:asciiTheme="majorBidi" w:hAnsiTheme="majorBidi" w:cstheme="majorBidi"/>
                <w:sz w:val="20"/>
                <w:szCs w:val="20"/>
              </w:rPr>
            </w:pPr>
            <w:r w:rsidRPr="009D6F67">
              <w:rPr>
                <w:rFonts w:asciiTheme="majorBidi" w:hAnsiTheme="majorBidi" w:cstheme="majorBidi"/>
                <w:color w:val="000000"/>
                <w:sz w:val="20"/>
                <w:szCs w:val="20"/>
              </w:rPr>
              <w:t xml:space="preserve">Keel et al., 2020 </w:t>
            </w:r>
            <w:r w:rsidR="009D6F67">
              <w:rPr>
                <w:rFonts w:asciiTheme="majorBidi" w:hAnsiTheme="majorBidi" w:cstheme="majorBidi"/>
                <w:color w:val="000000"/>
                <w:sz w:val="20"/>
                <w:szCs w:val="20"/>
              </w:rPr>
              <w:fldChar w:fldCharType="begin"/>
            </w:r>
            <w:r w:rsidR="009D6F67">
              <w:rPr>
                <w:rFonts w:asciiTheme="majorBidi" w:hAnsiTheme="majorBidi" w:cstheme="majorBidi"/>
                <w:color w:val="000000"/>
                <w:sz w:val="20"/>
                <w:szCs w:val="20"/>
              </w:rPr>
              <w:instrText xml:space="preserve"> ADDIN ZOTERO_ITEM CSL_CITATION {"citationID":"gWq0h9XW","properties":{"formattedCitation":"\\super (43)\\nosupersub{}","plainCitation":"(43)","noteIndex":0},"citationItems":[{"id":7935,"uris":["http://zotero.org/users/6535764/items/WK6EAZQR"],"uri":["http://zotero.org/users/6535764/items/WK6EAZQR"],"itemData":{"id":7935,"type":"article-journal","container-title":"International Journal of Eating Disorders","issue":"11","note":"number: 11\npublisher: Wiley Online Library","page":"1801–1808","source":"Google Scholar","title":"Gaining “The Quarantine 15:” Perceived versus observed weight changes in college students in the wake of COVID-19","title-short":"Gaining “The Quarantine 15","volume":"53","author":[{"family":"Keel","given":"Pamela K."},{"family":"Gomez","given":"Marielle M."},{"family":"Harris","given":"Lauren"},{"family":"Kennedy","given":"Grace A."},{"family":"Ribeiro","given":"Jessica"},{"family":"Joiner","given":"Thomas E."}],"issued":{"date-parts":[["2020"]]}}}],"schema":"https://github.com/citation-style-language/schema/raw/master/csl-citation.json"} </w:instrText>
            </w:r>
            <w:r w:rsidR="009D6F67">
              <w:rPr>
                <w:rFonts w:asciiTheme="majorBidi" w:hAnsiTheme="majorBidi" w:cstheme="majorBidi"/>
                <w:color w:val="000000"/>
                <w:sz w:val="20"/>
                <w:szCs w:val="20"/>
              </w:rPr>
              <w:fldChar w:fldCharType="separate"/>
            </w:r>
            <w:r w:rsidR="009D6F67" w:rsidRPr="009D6F67">
              <w:rPr>
                <w:sz w:val="20"/>
                <w:vertAlign w:val="superscript"/>
              </w:rPr>
              <w:t>(43)</w:t>
            </w:r>
            <w:r w:rsidR="009D6F67">
              <w:rPr>
                <w:rFonts w:asciiTheme="majorBidi" w:hAnsiTheme="majorBidi" w:cstheme="majorBidi"/>
                <w:color w:val="000000"/>
                <w:sz w:val="20"/>
                <w:szCs w:val="20"/>
              </w:rPr>
              <w:fldChar w:fldCharType="end"/>
            </w:r>
            <w:r w:rsidRPr="009D6F67">
              <w:rPr>
                <w:rFonts w:asciiTheme="majorBidi" w:hAnsiTheme="majorBidi" w:cstheme="majorBidi"/>
                <w:color w:val="000000"/>
                <w:sz w:val="20"/>
                <w:szCs w:val="20"/>
              </w:rPr>
              <w:t>.</w:t>
            </w:r>
          </w:p>
        </w:tc>
        <w:tc>
          <w:tcPr>
            <w:tcW w:w="2297" w:type="dxa"/>
          </w:tcPr>
          <w:p w14:paraId="157EF11C" w14:textId="64275C4A"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41F46C94" w14:textId="5A6A078B"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58F64673" w14:textId="77713D6C"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7AF99E10" w14:textId="2ED7501C"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8</w:t>
            </w:r>
            <w:r w:rsidRPr="009D6F67">
              <w:rPr>
                <w:rFonts w:ascii="Cambria Math" w:hAnsi="Cambria Math" w:cs="Cambria Math"/>
                <w:color w:val="000000"/>
                <w:sz w:val="20"/>
                <w:szCs w:val="20"/>
              </w:rPr>
              <w:t>⋆</w:t>
            </w:r>
          </w:p>
        </w:tc>
      </w:tr>
      <w:tr w:rsidR="009715D9" w:rsidRPr="009D6F67" w14:paraId="3A7B8CC2" w14:textId="77777777" w:rsidTr="00A23634">
        <w:trPr>
          <w:trHeight w:val="355"/>
        </w:trPr>
        <w:tc>
          <w:tcPr>
            <w:cnfStyle w:val="001000000000" w:firstRow="0" w:lastRow="0" w:firstColumn="1" w:lastColumn="0" w:oddVBand="0" w:evenVBand="0" w:oddHBand="0" w:evenHBand="0" w:firstRowFirstColumn="0" w:firstRowLastColumn="0" w:lastRowFirstColumn="0" w:lastRowLastColumn="0"/>
            <w:tcW w:w="2880" w:type="dxa"/>
          </w:tcPr>
          <w:p w14:paraId="5095AFE8" w14:textId="5C58601A" w:rsidR="009715D9" w:rsidRPr="00AB7C4C" w:rsidRDefault="5EE7651B" w:rsidP="2CCC64F2">
            <w:pPr>
              <w:jc w:val="center"/>
              <w:rPr>
                <w:rFonts w:asciiTheme="majorBidi" w:hAnsiTheme="majorBidi" w:cstheme="majorBidi"/>
                <w:color w:val="000000"/>
                <w:sz w:val="20"/>
                <w:szCs w:val="20"/>
              </w:rPr>
            </w:pPr>
            <w:r w:rsidRPr="2CCC64F2">
              <w:rPr>
                <w:rFonts w:asciiTheme="majorBidi" w:hAnsiTheme="majorBidi" w:cstheme="majorBidi"/>
                <w:color w:val="000000" w:themeColor="text1"/>
                <w:sz w:val="20"/>
                <w:szCs w:val="20"/>
              </w:rPr>
              <w:t xml:space="preserve">Martinez de quell, </w:t>
            </w:r>
            <w:r w:rsidR="5511A468" w:rsidRPr="2CCC64F2">
              <w:rPr>
                <w:rFonts w:asciiTheme="majorBidi" w:hAnsiTheme="majorBidi" w:cstheme="majorBidi"/>
                <w:color w:val="000000" w:themeColor="text1"/>
                <w:sz w:val="20"/>
                <w:szCs w:val="20"/>
              </w:rPr>
              <w:t xml:space="preserve">et al., </w:t>
            </w:r>
            <w:r w:rsidRPr="2CCC64F2">
              <w:rPr>
                <w:rFonts w:asciiTheme="majorBidi" w:hAnsiTheme="majorBidi" w:cstheme="majorBidi"/>
                <w:color w:val="000000" w:themeColor="text1"/>
                <w:sz w:val="20"/>
                <w:szCs w:val="20"/>
              </w:rPr>
              <w:t xml:space="preserve">2020 </w:t>
            </w:r>
            <w:r w:rsidR="009715D9" w:rsidRPr="2CCC64F2">
              <w:rPr>
                <w:rFonts w:asciiTheme="majorBidi" w:hAnsiTheme="majorBidi" w:cstheme="majorBidi"/>
                <w:color w:val="000000" w:themeColor="text1"/>
                <w:sz w:val="20"/>
                <w:szCs w:val="20"/>
              </w:rPr>
              <w:fldChar w:fldCharType="begin"/>
            </w:r>
            <w:r w:rsidR="009715D9" w:rsidRPr="2CCC64F2">
              <w:rPr>
                <w:rFonts w:asciiTheme="majorBidi" w:hAnsiTheme="majorBidi" w:cstheme="majorBidi"/>
                <w:color w:val="000000" w:themeColor="text1"/>
                <w:sz w:val="20"/>
                <w:szCs w:val="20"/>
              </w:rPr>
              <w:instrText xml:space="preserve"> ADDIN ZOTERO_ITEM CSL_CITATION {"citationID":"Yn4myloX","properties":{"formattedCitation":"\\super (44)\\nosupersub{}","plainCitation":"(44)","noteIndex":0},"citationItems":[{"id":8190,"uris":["http://zotero.org/users/6535764/items/8FU9GE3Z"],"uri":["http://zotero.org/users/6535764/items/8FU9GE3Z"],"itemData":{"id":8190,"type":"article-journal","abstract":"The COVID-19 pandemic has forced the health public authorities to impose a lockdown as an epidemiological containment strategy. This study aimed to provide information regarding the impact of the mandatory confinement on the physical activity, eating disorders risk, sleep quality and well-being on a Spanish sample. An online survey that included the Minnesota Leisure Time Physical Activity Questionnaire, the Eating Attitude Test-26, and Pittsburgh Sleep Quality Index was administered two days after the state of alarm was stablished in Spain and five days after such measures began to be eased. Out of the 693 people who answered the first questionnaire, 161 completed the second one. These participants spent a total of 48 days locked at home, a period during which a significant worsening in all the variables assessed except for the risk of developing eating disorders, was observed: weight (kg), 67.3 ± 14.8 vs 67.7 ± 15.1, p = 0.012; physical activity (MET minutes per week), 8515.7 ± 10260.0 vs 5053.5 ± 5502.0, p &lt; 0.001; sleep problems (total score), 6.2 ± 3.5 vs 7.2 ± 3.9, p &lt; 0.001; self-perceived well-being (score), 4 (3-4) vs 3 (3-4), p &lt; 0.001. The confinement had a significant differential effect on physically active participants, who experienced a significant decline (p &lt; 0.05) on their physical activity levels, quality of sleep and well-being; whereas physically inactive participants did not experience significant changes. Findings from this longitudinal study indicate that a lockdown period due to COVID-19 had a negative impact on the physical activity levels, sleep quality and well-being in a group of physically active Spanish adults. Public health authorities should be aware that people who usually lead an active lifestyle, might be particularly susceptible to such disruptions.","container-title":"Appetite","DOI":"10.1016/j.appet.2020.105019","ISSN":"1095-8304","journalAbbreviation":"Appetite","language":"eng","note":"PMID: 33161046","page":"105019","source":"PubMed","title":"Physical activity, dietary habits and sleep quality before and during COVID-19 lockdown: A longitudinal study","title-short":"Physical activity, dietary habits and sleep quality before and during COVID-19 lockdown","volume":"158","author":[{"family":"Martínez-de-Quel","given":"Óscar"},{"family":"Suárez-Iglesias","given":"David"},{"family":"López-Flores","given":"Marcos"},{"family":"Pérez","given":"Carlos Ayán"}],"issued":{"date-parts":[["2021",3,1]]}}}],"schema":"https://github.com/citation-style-language/schema/raw/master/csl-citation.json"} </w:instrText>
            </w:r>
            <w:r w:rsidR="009715D9" w:rsidRPr="2CCC64F2">
              <w:rPr>
                <w:rFonts w:asciiTheme="majorBidi" w:hAnsiTheme="majorBidi" w:cstheme="majorBidi"/>
                <w:color w:val="000000" w:themeColor="text1"/>
                <w:sz w:val="20"/>
                <w:szCs w:val="20"/>
              </w:rPr>
              <w:fldChar w:fldCharType="separate"/>
            </w:r>
            <w:r w:rsidR="00E62BBF" w:rsidRPr="2CCC64F2">
              <w:rPr>
                <w:sz w:val="20"/>
                <w:szCs w:val="20"/>
                <w:vertAlign w:val="superscript"/>
              </w:rPr>
              <w:t>(44)</w:t>
            </w:r>
            <w:r w:rsidR="009715D9" w:rsidRPr="2CCC64F2">
              <w:rPr>
                <w:rFonts w:asciiTheme="majorBidi" w:hAnsiTheme="majorBidi" w:cstheme="majorBidi"/>
                <w:color w:val="000000" w:themeColor="text1"/>
                <w:sz w:val="20"/>
                <w:szCs w:val="20"/>
              </w:rPr>
              <w:fldChar w:fldCharType="end"/>
            </w:r>
          </w:p>
        </w:tc>
        <w:tc>
          <w:tcPr>
            <w:tcW w:w="2297" w:type="dxa"/>
          </w:tcPr>
          <w:p w14:paraId="198A32B2" w14:textId="6739F46C" w:rsidR="009715D9" w:rsidRPr="00AB7C4C" w:rsidRDefault="009715D9" w:rsidP="009715D9">
            <w:pPr>
              <w:jc w:val="center"/>
              <w:cnfStyle w:val="000000000000" w:firstRow="0" w:lastRow="0" w:firstColumn="0" w:lastColumn="0" w:oddVBand="0" w:evenVBand="0" w:oddHBand="0" w:evenHBand="0" w:firstRowFirstColumn="0" w:firstRowLastColumn="0" w:lastRowFirstColumn="0" w:lastRowLastColumn="0"/>
              <w:rPr>
                <w:rFonts w:ascii="Cambria Math" w:hAnsi="Cambria Math" w:cs="Cambria Math"/>
                <w:color w:val="000000"/>
                <w:sz w:val="20"/>
                <w:szCs w:val="20"/>
              </w:rPr>
            </w:pPr>
            <w:r w:rsidRPr="00AB7C4C">
              <w:rPr>
                <w:rFonts w:ascii="Cambria Math" w:hAnsi="Cambria Math" w:cs="Cambria Math"/>
                <w:color w:val="000000"/>
                <w:sz w:val="20"/>
                <w:szCs w:val="20"/>
              </w:rPr>
              <w:t>⋆⋆</w:t>
            </w:r>
          </w:p>
        </w:tc>
        <w:tc>
          <w:tcPr>
            <w:tcW w:w="2589" w:type="dxa"/>
          </w:tcPr>
          <w:p w14:paraId="65C7A137" w14:textId="3562B7DD" w:rsidR="009715D9" w:rsidRPr="00AB7C4C" w:rsidRDefault="009715D9" w:rsidP="009715D9">
            <w:pPr>
              <w:jc w:val="center"/>
              <w:cnfStyle w:val="000000000000" w:firstRow="0" w:lastRow="0" w:firstColumn="0" w:lastColumn="0" w:oddVBand="0" w:evenVBand="0" w:oddHBand="0" w:evenHBand="0" w:firstRowFirstColumn="0" w:firstRowLastColumn="0" w:lastRowFirstColumn="0" w:lastRowLastColumn="0"/>
              <w:rPr>
                <w:rFonts w:ascii="Cambria Math" w:hAnsi="Cambria Math" w:cs="Cambria Math"/>
                <w:color w:val="000000"/>
                <w:sz w:val="20"/>
                <w:szCs w:val="20"/>
              </w:rPr>
            </w:pPr>
            <w:r w:rsidRPr="00AB7C4C">
              <w:rPr>
                <w:rFonts w:ascii="Cambria Math" w:hAnsi="Cambria Math" w:cs="Cambria Math"/>
                <w:color w:val="000000"/>
                <w:sz w:val="20"/>
                <w:szCs w:val="20"/>
              </w:rPr>
              <w:t>⋆</w:t>
            </w:r>
          </w:p>
        </w:tc>
        <w:tc>
          <w:tcPr>
            <w:tcW w:w="2589" w:type="dxa"/>
          </w:tcPr>
          <w:p w14:paraId="3680B0EB" w14:textId="5DE7922B" w:rsidR="009715D9" w:rsidRPr="00AB7C4C" w:rsidRDefault="009715D9" w:rsidP="009715D9">
            <w:pPr>
              <w:jc w:val="center"/>
              <w:cnfStyle w:val="000000000000" w:firstRow="0" w:lastRow="0" w:firstColumn="0" w:lastColumn="0" w:oddVBand="0" w:evenVBand="0" w:oddHBand="0" w:evenHBand="0" w:firstRowFirstColumn="0" w:firstRowLastColumn="0" w:lastRowFirstColumn="0" w:lastRowLastColumn="0"/>
              <w:rPr>
                <w:rFonts w:ascii="Cambria Math" w:hAnsi="Cambria Math" w:cs="Cambria Math"/>
                <w:color w:val="000000"/>
                <w:sz w:val="20"/>
                <w:szCs w:val="20"/>
              </w:rPr>
            </w:pPr>
            <w:r w:rsidRPr="00AB7C4C">
              <w:rPr>
                <w:rFonts w:ascii="Cambria Math" w:hAnsi="Cambria Math" w:cs="Cambria Math"/>
                <w:color w:val="000000"/>
                <w:sz w:val="20"/>
                <w:szCs w:val="20"/>
              </w:rPr>
              <w:t>⋆⋆</w:t>
            </w:r>
            <w:r w:rsidR="00927D40" w:rsidRPr="00AB7C4C">
              <w:rPr>
                <w:rFonts w:ascii="Cambria Math" w:hAnsi="Cambria Math" w:cs="Cambria Math"/>
                <w:color w:val="000000"/>
                <w:sz w:val="20"/>
                <w:szCs w:val="20"/>
              </w:rPr>
              <w:t>⋆</w:t>
            </w:r>
          </w:p>
        </w:tc>
        <w:tc>
          <w:tcPr>
            <w:tcW w:w="2589" w:type="dxa"/>
          </w:tcPr>
          <w:p w14:paraId="020FFD78" w14:textId="703FC61F" w:rsidR="009715D9" w:rsidRPr="00AB7C4C" w:rsidRDefault="00927D40" w:rsidP="009715D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B7C4C">
              <w:rPr>
                <w:rFonts w:ascii="Cambria Math" w:hAnsi="Cambria Math" w:cs="Cambria Math"/>
                <w:color w:val="000000"/>
                <w:sz w:val="20"/>
                <w:szCs w:val="20"/>
              </w:rPr>
              <w:t>6</w:t>
            </w:r>
            <w:r w:rsidR="009715D9" w:rsidRPr="00AB7C4C">
              <w:rPr>
                <w:rFonts w:ascii="Cambria Math" w:hAnsi="Cambria Math" w:cs="Cambria Math"/>
                <w:color w:val="000000"/>
                <w:sz w:val="20"/>
                <w:szCs w:val="20"/>
              </w:rPr>
              <w:t>⋆</w:t>
            </w:r>
          </w:p>
        </w:tc>
      </w:tr>
      <w:tr w:rsidR="00C1026F" w:rsidRPr="009D6F67" w14:paraId="6AA27FE9"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880" w:type="dxa"/>
          </w:tcPr>
          <w:p w14:paraId="75A16D32" w14:textId="77A3F48E" w:rsidR="00C1026F" w:rsidRPr="009D6F67" w:rsidRDefault="00C1026F" w:rsidP="00C1026F">
            <w:pPr>
              <w:jc w:val="center"/>
              <w:rPr>
                <w:rFonts w:asciiTheme="majorBidi" w:hAnsiTheme="majorBidi" w:cstheme="majorBidi"/>
                <w:sz w:val="20"/>
                <w:szCs w:val="20"/>
              </w:rPr>
            </w:pPr>
            <w:r w:rsidRPr="009D6F67">
              <w:rPr>
                <w:rFonts w:asciiTheme="majorBidi" w:hAnsiTheme="majorBidi" w:cstheme="majorBidi"/>
                <w:color w:val="000000"/>
                <w:sz w:val="20"/>
                <w:szCs w:val="20"/>
              </w:rPr>
              <w:t xml:space="preserve">Mitchell et al., 2020 </w:t>
            </w:r>
            <w:r w:rsidR="009D6F67">
              <w:rPr>
                <w:rFonts w:asciiTheme="majorBidi" w:hAnsiTheme="majorBidi" w:cstheme="majorBidi"/>
                <w:color w:val="000000"/>
                <w:sz w:val="20"/>
                <w:szCs w:val="20"/>
              </w:rPr>
              <w:fldChar w:fldCharType="begin"/>
            </w:r>
            <w:r w:rsidR="00E62BBF">
              <w:rPr>
                <w:rFonts w:asciiTheme="majorBidi" w:hAnsiTheme="majorBidi" w:cstheme="majorBidi"/>
                <w:color w:val="000000"/>
                <w:sz w:val="20"/>
                <w:szCs w:val="20"/>
              </w:rPr>
              <w:instrText xml:space="preserve"> ADDIN ZOTERO_ITEM CSL_CITATION {"citationID":"D0A6pCwP","properties":{"formattedCitation":"\\super (45)\\nosupersub{}","plainCitation":"(45)","noteIndex":0},"citationItems":[{"id":1387,"uris":["http://zotero.org/users/6535764/items/GQ87YJVB"],"uri":["http://zotero.org/users/6535764/items/GQ87YJVB"],"itemData":{"id":1387,"type":"article-journal","abstract":"&lt;p&gt;Stressful situations can cause changes in individual food choices, most notably, choices of highly rewarding foods that are high in fat or sugar. Few studies have examined how a population9s food choices change during a country-wide stress-inducing event such as the beginning of the COVID-19 stay-at-home orders in the United States. Food data from a digital behavior change weight loss program, which includes an interface for logging meals, were analyzed to assess self-reported food choices from March 5-March 11 (\"pre-COVID\") and during the first week of the COVID-19 lockdown (March 12-March 18; \"during-COVID\"). The final sample consisted of 381,564 participants: 318,076 (83.4%) females, the majority who were aged 45-65 years (45.2%). Results indicate that self-reported servings of fresh fruit and vegetable intake decreased from pre- to during-COVID, while intake of red meat and starchy vegetables increased. More men than women increased their intake of red meat and processed meat. There was less overall change in fruit and vegetable consumption in participants aged 66 and older, compared to younger participants (aged 18-35). The percentage of older participants who reported lean meat and starchy vegetable intake increased, but these groups had a negligible change in younger subjects. More subjects aged 18-35 years reduced their intake of caffeine, desserts, lean meat and salads compared to older participants. No changes were observed in terms of snack or alcoholic beverage intake logged. In conclusion, this study of 381,564 US participants revealed that intake of particular food groups were altered during the first weeks of COVID lockdown.&lt;/p&gt;","container-title":"medRxiv","DOI":"10.1101/2020.06.15.20131888","language":"en","note":"publisher: Cold Spring Harbor Laboratory Press","page":"2020.06.15.20131888","source":"www.medrxiv.org","title":"Self-reported food choices before and during COVID-19 lockdown","author":[{"family":"Mitchell","given":"Ellen Siobhan"},{"family":"Yang","given":"Qiuchen"},{"family":"Behr","given":"Heather"},{"family":"Deluca","given":"Laura"},{"family":"Schaffer","given":"Paul"}],"issued":{"date-parts":[["2020",6,17]]}}}],"schema":"https://github.com/citation-style-language/schema/raw/master/csl-citation.json"} </w:instrText>
            </w:r>
            <w:r w:rsidR="009D6F67">
              <w:rPr>
                <w:rFonts w:asciiTheme="majorBidi" w:hAnsiTheme="majorBidi" w:cstheme="majorBidi"/>
                <w:color w:val="000000"/>
                <w:sz w:val="20"/>
                <w:szCs w:val="20"/>
              </w:rPr>
              <w:fldChar w:fldCharType="separate"/>
            </w:r>
            <w:r w:rsidR="00E62BBF" w:rsidRPr="00E62BBF">
              <w:rPr>
                <w:sz w:val="20"/>
                <w:vertAlign w:val="superscript"/>
              </w:rPr>
              <w:t>(45)</w:t>
            </w:r>
            <w:r w:rsidR="009D6F67">
              <w:rPr>
                <w:rFonts w:asciiTheme="majorBidi" w:hAnsiTheme="majorBidi" w:cstheme="majorBidi"/>
                <w:color w:val="000000"/>
                <w:sz w:val="20"/>
                <w:szCs w:val="20"/>
              </w:rPr>
              <w:fldChar w:fldCharType="end"/>
            </w:r>
            <w:r w:rsidRPr="009D6F67">
              <w:rPr>
                <w:rFonts w:asciiTheme="majorBidi" w:hAnsiTheme="majorBidi" w:cstheme="majorBidi"/>
                <w:color w:val="000000"/>
                <w:sz w:val="20"/>
                <w:szCs w:val="20"/>
              </w:rPr>
              <w:t>.</w:t>
            </w:r>
          </w:p>
        </w:tc>
        <w:tc>
          <w:tcPr>
            <w:tcW w:w="2297" w:type="dxa"/>
          </w:tcPr>
          <w:p w14:paraId="4CE70AA1" w14:textId="0EC7A061"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568F98E1" w14:textId="5DD6E75D"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5DE8DA23" w14:textId="1D8349B9"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490547DB" w14:textId="087E7C42"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7</w:t>
            </w:r>
            <w:r w:rsidRPr="009D6F67">
              <w:rPr>
                <w:rFonts w:ascii="Cambria Math" w:hAnsi="Cambria Math" w:cs="Cambria Math"/>
                <w:color w:val="000000"/>
                <w:sz w:val="20"/>
                <w:szCs w:val="20"/>
              </w:rPr>
              <w:t>⋆</w:t>
            </w:r>
          </w:p>
        </w:tc>
      </w:tr>
      <w:tr w:rsidR="00C1026F" w:rsidRPr="009D6F67" w14:paraId="6D8F4A0E" w14:textId="77777777" w:rsidTr="00A23634">
        <w:trPr>
          <w:trHeight w:val="355"/>
        </w:trPr>
        <w:tc>
          <w:tcPr>
            <w:cnfStyle w:val="001000000000" w:firstRow="0" w:lastRow="0" w:firstColumn="1" w:lastColumn="0" w:oddVBand="0" w:evenVBand="0" w:oddHBand="0" w:evenHBand="0" w:firstRowFirstColumn="0" w:firstRowLastColumn="0" w:lastRowFirstColumn="0" w:lastRowLastColumn="0"/>
            <w:tcW w:w="2880" w:type="dxa"/>
          </w:tcPr>
          <w:p w14:paraId="3653A0E7" w14:textId="713A291D" w:rsidR="00C1026F" w:rsidRPr="009D6F67" w:rsidRDefault="00C1026F" w:rsidP="00C1026F">
            <w:pPr>
              <w:jc w:val="center"/>
              <w:rPr>
                <w:rFonts w:asciiTheme="majorBidi" w:hAnsiTheme="majorBidi" w:cstheme="majorBidi"/>
                <w:sz w:val="20"/>
                <w:szCs w:val="20"/>
              </w:rPr>
            </w:pPr>
            <w:r w:rsidRPr="009D6F67">
              <w:rPr>
                <w:rFonts w:asciiTheme="majorBidi" w:hAnsiTheme="majorBidi" w:cstheme="majorBidi"/>
                <w:color w:val="000000"/>
                <w:sz w:val="20"/>
                <w:szCs w:val="20"/>
              </w:rPr>
              <w:t xml:space="preserve">Pietrobelli et al., 2020 </w:t>
            </w:r>
            <w:r w:rsidR="009D6F67">
              <w:rPr>
                <w:rFonts w:asciiTheme="majorBidi" w:hAnsiTheme="majorBidi" w:cstheme="majorBidi"/>
                <w:color w:val="000000"/>
                <w:sz w:val="20"/>
                <w:szCs w:val="20"/>
              </w:rPr>
              <w:fldChar w:fldCharType="begin"/>
            </w:r>
            <w:r w:rsidR="00E62BBF">
              <w:rPr>
                <w:rFonts w:asciiTheme="majorBidi" w:hAnsiTheme="majorBidi" w:cstheme="majorBidi"/>
                <w:color w:val="000000"/>
                <w:sz w:val="20"/>
                <w:szCs w:val="20"/>
              </w:rPr>
              <w:instrText xml:space="preserve"> ADDIN ZOTERO_ITEM CSL_CITATION {"citationID":"mNwfW3Mp","properties":{"formattedCitation":"\\super (46)\\nosupersub{}","plainCitation":"(46)","noteIndex":0},"citationItems":[{"id":6175,"uris":["http://zotero.org/users/6535764/items/ZCBG5GCN"],"uri":["http://zotero.org/users/6535764/items/ZCBG5GCN"],"itemData":{"id":6175,"type":"webpage","title":"Effects of COVID‐19 Lockdown on Lifestyle Behaviors in Children with Obesity Living in Verona, Italy: A Longitudinal Study - Pietrobelli - - Obesity - Wiley Online Library","URL":"https://onlinelibrary.wiley.com/doi/full/10.1002/oby.22861","author":[{"literal":"Pietrobelli"}],"accessed":{"date-parts":[["2020",7,15]]},"issued":{"date-parts":[["2020",7,15]]}}}],"schema":"https://github.com/citation-style-language/schema/raw/master/csl-citation.json"} </w:instrText>
            </w:r>
            <w:r w:rsidR="009D6F67">
              <w:rPr>
                <w:rFonts w:asciiTheme="majorBidi" w:hAnsiTheme="majorBidi" w:cstheme="majorBidi"/>
                <w:color w:val="000000"/>
                <w:sz w:val="20"/>
                <w:szCs w:val="20"/>
              </w:rPr>
              <w:fldChar w:fldCharType="separate"/>
            </w:r>
            <w:r w:rsidR="00E62BBF" w:rsidRPr="00E62BBF">
              <w:rPr>
                <w:sz w:val="20"/>
                <w:vertAlign w:val="superscript"/>
              </w:rPr>
              <w:t>(46)</w:t>
            </w:r>
            <w:r w:rsidR="009D6F67">
              <w:rPr>
                <w:rFonts w:asciiTheme="majorBidi" w:hAnsiTheme="majorBidi" w:cstheme="majorBidi"/>
                <w:color w:val="000000"/>
                <w:sz w:val="20"/>
                <w:szCs w:val="20"/>
              </w:rPr>
              <w:fldChar w:fldCharType="end"/>
            </w:r>
            <w:r w:rsidRPr="009D6F67">
              <w:rPr>
                <w:rFonts w:asciiTheme="majorBidi" w:hAnsiTheme="majorBidi" w:cstheme="majorBidi"/>
                <w:color w:val="000000"/>
                <w:sz w:val="20"/>
                <w:szCs w:val="20"/>
              </w:rPr>
              <w:t>.</w:t>
            </w:r>
          </w:p>
        </w:tc>
        <w:tc>
          <w:tcPr>
            <w:tcW w:w="2297" w:type="dxa"/>
          </w:tcPr>
          <w:p w14:paraId="415094E9" w14:textId="354DFDCA"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4B6D8410" w14:textId="0EDA615A"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43703659" w14:textId="1914BF4C"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42E1DAAF" w14:textId="0AA6E2BC"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7</w:t>
            </w:r>
            <w:r w:rsidRPr="009D6F67">
              <w:rPr>
                <w:rFonts w:ascii="Cambria Math" w:hAnsi="Cambria Math" w:cs="Cambria Math"/>
                <w:color w:val="000000"/>
                <w:sz w:val="20"/>
                <w:szCs w:val="20"/>
              </w:rPr>
              <w:t>⋆</w:t>
            </w:r>
          </w:p>
        </w:tc>
      </w:tr>
      <w:tr w:rsidR="00C1026F" w:rsidRPr="009D6F67" w14:paraId="68CBF1DC"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880" w:type="dxa"/>
          </w:tcPr>
          <w:p w14:paraId="27E89B2B" w14:textId="67EACF40" w:rsidR="00C1026F" w:rsidRPr="009D6F67" w:rsidRDefault="00C1026F" w:rsidP="00C1026F">
            <w:pPr>
              <w:jc w:val="center"/>
              <w:rPr>
                <w:rFonts w:asciiTheme="majorBidi" w:hAnsiTheme="majorBidi" w:cstheme="majorBidi"/>
                <w:sz w:val="20"/>
                <w:szCs w:val="20"/>
              </w:rPr>
            </w:pPr>
            <w:r w:rsidRPr="009D6F67">
              <w:rPr>
                <w:rFonts w:asciiTheme="majorBidi" w:hAnsiTheme="majorBidi" w:cstheme="majorBidi"/>
                <w:color w:val="000000"/>
                <w:sz w:val="20"/>
                <w:szCs w:val="20"/>
              </w:rPr>
              <w:t>Shah et al., 2020</w:t>
            </w:r>
            <w:r w:rsidR="009D6F67">
              <w:rPr>
                <w:rFonts w:asciiTheme="majorBidi" w:hAnsiTheme="majorBidi" w:cstheme="majorBidi"/>
                <w:color w:val="000000"/>
                <w:sz w:val="20"/>
                <w:szCs w:val="20"/>
              </w:rPr>
              <w:t xml:space="preserve"> </w:t>
            </w:r>
            <w:r w:rsidR="009D6F67">
              <w:rPr>
                <w:rFonts w:asciiTheme="majorBidi" w:hAnsiTheme="majorBidi" w:cstheme="majorBidi"/>
                <w:color w:val="000000"/>
                <w:sz w:val="20"/>
                <w:szCs w:val="20"/>
              </w:rPr>
              <w:fldChar w:fldCharType="begin"/>
            </w:r>
            <w:r w:rsidR="00E62BBF">
              <w:rPr>
                <w:rFonts w:asciiTheme="majorBidi" w:hAnsiTheme="majorBidi" w:cstheme="majorBidi"/>
                <w:color w:val="000000"/>
                <w:sz w:val="20"/>
                <w:szCs w:val="20"/>
              </w:rPr>
              <w:instrText xml:space="preserve"> ADDIN ZOTERO_ITEM CSL_CITATION {"citationID":"z8y47FeW","properties":{"formattedCitation":"\\super (47)\\nosupersub{}","plainCitation":"(47)","noteIndex":0},"citationItems":[{"id":7877,"uris":["http://zotero.org/users/6535764/items/55W3EXRA"],"uri":["http://zotero.org/users/6535764/items/55W3EXRA"],"itemData":{"id":7877,"type":"article-journal","container-title":"Journal of Pediatric Endocrinology and Metabolism","issue":"ahead-of-print","note":"number: ahead-of-print\npublisher: De Gruyter","source":"Google Scholar","title":"Impact of lockdown for COVID-19 pandemic in Indian children and youth with type 1 diabetes from different socio-economic classes","volume":"1","author":[{"family":"Shah","given":"Nikhil"},{"family":"Karguppikar","given":"Madhura"},{"family":"Bhor","given":"Shital"},{"family":"Ladkat","given":"Dipali"},{"family":"Khadilkar","given":"Vaman"},{"family":"Khadilkar","given":"Anuradha"}],"issued":{"date-parts":[["2020"]]}}}],"schema":"https://github.com/citation-style-language/schema/raw/master/csl-citation.json"} </w:instrText>
            </w:r>
            <w:r w:rsidR="009D6F67">
              <w:rPr>
                <w:rFonts w:asciiTheme="majorBidi" w:hAnsiTheme="majorBidi" w:cstheme="majorBidi"/>
                <w:color w:val="000000"/>
                <w:sz w:val="20"/>
                <w:szCs w:val="20"/>
              </w:rPr>
              <w:fldChar w:fldCharType="separate"/>
            </w:r>
            <w:r w:rsidR="00E62BBF" w:rsidRPr="00E62BBF">
              <w:rPr>
                <w:sz w:val="20"/>
                <w:vertAlign w:val="superscript"/>
              </w:rPr>
              <w:t>(47)</w:t>
            </w:r>
            <w:r w:rsidR="009D6F67">
              <w:rPr>
                <w:rFonts w:asciiTheme="majorBidi" w:hAnsiTheme="majorBidi" w:cstheme="majorBidi"/>
                <w:color w:val="000000"/>
                <w:sz w:val="20"/>
                <w:szCs w:val="20"/>
              </w:rPr>
              <w:fldChar w:fldCharType="end"/>
            </w:r>
          </w:p>
        </w:tc>
        <w:tc>
          <w:tcPr>
            <w:tcW w:w="2297" w:type="dxa"/>
          </w:tcPr>
          <w:p w14:paraId="2195767F" w14:textId="3BBA4604"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7DEFB09D" w14:textId="135D8786"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6F576600" w14:textId="4FB3E0F5"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06F10EA8" w14:textId="5B1A7E42"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7</w:t>
            </w:r>
            <w:r w:rsidRPr="009D6F67">
              <w:rPr>
                <w:rFonts w:ascii="Cambria Math" w:hAnsi="Cambria Math" w:cs="Cambria Math"/>
                <w:color w:val="000000"/>
                <w:sz w:val="20"/>
                <w:szCs w:val="20"/>
              </w:rPr>
              <w:t>⋆</w:t>
            </w:r>
          </w:p>
        </w:tc>
      </w:tr>
      <w:tr w:rsidR="00C1026F" w:rsidRPr="009D6F67" w14:paraId="2D2F8A3F" w14:textId="77777777" w:rsidTr="00A23634">
        <w:trPr>
          <w:trHeight w:val="355"/>
        </w:trPr>
        <w:tc>
          <w:tcPr>
            <w:cnfStyle w:val="001000000000" w:firstRow="0" w:lastRow="0" w:firstColumn="1" w:lastColumn="0" w:oddVBand="0" w:evenVBand="0" w:oddHBand="0" w:evenHBand="0" w:firstRowFirstColumn="0" w:firstRowLastColumn="0" w:lastRowFirstColumn="0" w:lastRowLastColumn="0"/>
            <w:tcW w:w="2880" w:type="dxa"/>
          </w:tcPr>
          <w:p w14:paraId="696611D2" w14:textId="4DBC551A" w:rsidR="00C1026F" w:rsidRPr="009D6F67" w:rsidRDefault="00C1026F" w:rsidP="00C1026F">
            <w:pPr>
              <w:jc w:val="center"/>
              <w:rPr>
                <w:rFonts w:asciiTheme="majorBidi" w:hAnsiTheme="majorBidi" w:cstheme="majorBidi"/>
                <w:sz w:val="20"/>
                <w:szCs w:val="20"/>
              </w:rPr>
            </w:pPr>
            <w:r w:rsidRPr="009D6F67">
              <w:rPr>
                <w:rFonts w:asciiTheme="majorBidi" w:hAnsiTheme="majorBidi" w:cstheme="majorBidi"/>
                <w:color w:val="000000"/>
                <w:sz w:val="20"/>
                <w:szCs w:val="20"/>
              </w:rPr>
              <w:t xml:space="preserve">Pellegrini et al., 2020 </w:t>
            </w:r>
            <w:r w:rsidR="009D6F67">
              <w:rPr>
                <w:rFonts w:asciiTheme="majorBidi" w:hAnsiTheme="majorBidi" w:cstheme="majorBidi"/>
                <w:color w:val="000000"/>
                <w:sz w:val="20"/>
                <w:szCs w:val="20"/>
              </w:rPr>
              <w:fldChar w:fldCharType="begin"/>
            </w:r>
            <w:r w:rsidR="00E62BBF">
              <w:rPr>
                <w:rFonts w:asciiTheme="majorBidi" w:hAnsiTheme="majorBidi" w:cstheme="majorBidi"/>
                <w:color w:val="000000"/>
                <w:sz w:val="20"/>
                <w:szCs w:val="20"/>
              </w:rPr>
              <w:instrText xml:space="preserve"> ADDIN ZOTERO_ITEM CSL_CITATION {"citationID":"whHDieDp","properties":{"formattedCitation":"\\super (48)\\nosupersub{}","plainCitation":"(48)","noteIndex":0},"citationItems":[{"id":6887,"uris":["http://zotero.org/users/6535764/items/EDEAMV86"],"uri":["http://zotero.org/users/6535764/items/EDEAMV86"],"itemData":{"id":6887,"type":"article-journal","abstract":"Our aim is evaluating the changes in weight and dietary habits in a sample of outpatients with obesity after 1 month of enforced lockdown during the COVID-19 pandemic in Northern Italy. In this observational retrospective study, the patients of our Obesity Unit were invited to answer to a 12-question multiple-choice questionnaire relative to weight changes, working activity, exercise, dietary habits, and conditions potentially impacting on nutritional choices. A multivariate regression analysis was performed to evaluate the associations among weight/BMI changes and the analyzed variables. A total of 150 subjects (91.5%) completed the questionnaire. Mean self-reported weight gain was ≈1.5 kg (p &lt; 0.001). Lower exercise, self-reported boredom/solitude, anxiety/depression, enhanced eating, consumption of snacks, unhealthy foods, cereals, and sweets were correlated with a significantly higher weight gain. Multiple regression analyses showed that increased education (inversely, β = -1.15; 95%CI -2.13, -0.17, p = 0.022), self-reported anxiety/depression (β = 1.61; 0.53, 2.69, p = 0.004), and not consuming healthy foods (β = 1.48; 0.19, 2.77, p = 0.026) were significantly associated with increased weight gain. The estimated direct effect of self-reported anxiety/depression on weight was 2.07 kg (1.07, 3.07, p &lt; 0.001). Individuals with obesity significantly gained weight 1 month after the beginning of the quarantine. The adverse mental burden linked to the COVID-19 pandemic was greatly associated with increased weight gain.","container-title":"Nutrients","DOI":"10.3390/nu12072016","ISSN":"2072-6643","issue":"7","journalAbbreviation":"Nutrients","language":"eng","note":"number: 7\nPMID: 32645970","source":"PubMed","title":"Changes in Weight and Nutritional Habits in Adults with Obesity during the \"Lockdown\" Period Caused by the COVID-19 Virus Emergency","volume":"12","author":[{"family":"Pellegrini","given":"Marianna"},{"family":"Ponzo","given":"Valentina"},{"family":"Rosato","given":"Rosalba"},{"family":"Scumaci","given":"Elena"},{"family":"Goitre","given":"Ilaria"},{"family":"Benso","given":"Andrea"},{"family":"Belcastro","given":"Sara"},{"family":"Crespi","given":"Chiara"},{"family":"De Michieli","given":"Franco"},{"family":"Ghigo","given":"Ezio"},{"family":"Broglio","given":"Fabio"},{"family":"Bo","given":"Simona"}],"issued":{"date-parts":[["2020",7,7]]}}}],"schema":"https://github.com/citation-style-language/schema/raw/master/csl-citation.json"} </w:instrText>
            </w:r>
            <w:r w:rsidR="009D6F67">
              <w:rPr>
                <w:rFonts w:asciiTheme="majorBidi" w:hAnsiTheme="majorBidi" w:cstheme="majorBidi"/>
                <w:color w:val="000000"/>
                <w:sz w:val="20"/>
                <w:szCs w:val="20"/>
              </w:rPr>
              <w:fldChar w:fldCharType="separate"/>
            </w:r>
            <w:r w:rsidR="00E62BBF" w:rsidRPr="00E62BBF">
              <w:rPr>
                <w:sz w:val="20"/>
                <w:vertAlign w:val="superscript"/>
              </w:rPr>
              <w:t>(48)</w:t>
            </w:r>
            <w:r w:rsidR="009D6F67">
              <w:rPr>
                <w:rFonts w:asciiTheme="majorBidi" w:hAnsiTheme="majorBidi" w:cstheme="majorBidi"/>
                <w:color w:val="000000"/>
                <w:sz w:val="20"/>
                <w:szCs w:val="20"/>
              </w:rPr>
              <w:fldChar w:fldCharType="end"/>
            </w:r>
            <w:r w:rsidRPr="009D6F67">
              <w:rPr>
                <w:rFonts w:asciiTheme="majorBidi" w:hAnsiTheme="majorBidi" w:cstheme="majorBidi"/>
                <w:color w:val="000000"/>
                <w:sz w:val="20"/>
                <w:szCs w:val="20"/>
              </w:rPr>
              <w:t>.</w:t>
            </w:r>
          </w:p>
        </w:tc>
        <w:tc>
          <w:tcPr>
            <w:tcW w:w="2297" w:type="dxa"/>
          </w:tcPr>
          <w:p w14:paraId="0BC6A4D2" w14:textId="22A70677"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5EADC59C" w14:textId="7BDE90F9"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4B82C9CA" w14:textId="77FA3284"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7384153C" w14:textId="0A4EEE25"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6</w:t>
            </w:r>
            <w:r w:rsidRPr="009D6F67">
              <w:rPr>
                <w:rFonts w:ascii="Cambria Math" w:hAnsi="Cambria Math" w:cs="Cambria Math"/>
                <w:color w:val="000000"/>
                <w:sz w:val="20"/>
                <w:szCs w:val="20"/>
              </w:rPr>
              <w:t>⋆</w:t>
            </w:r>
          </w:p>
        </w:tc>
      </w:tr>
      <w:tr w:rsidR="00C1026F" w:rsidRPr="009D6F67" w14:paraId="09626D43"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880" w:type="dxa"/>
          </w:tcPr>
          <w:p w14:paraId="118D4126" w14:textId="15830244" w:rsidR="00C1026F" w:rsidRPr="009D6F67" w:rsidRDefault="00C1026F" w:rsidP="00C1026F">
            <w:pPr>
              <w:jc w:val="center"/>
              <w:rPr>
                <w:rFonts w:asciiTheme="majorBidi" w:hAnsiTheme="majorBidi" w:cstheme="majorBidi"/>
                <w:sz w:val="20"/>
                <w:szCs w:val="20"/>
              </w:rPr>
            </w:pPr>
            <w:r w:rsidRPr="009D6F67">
              <w:rPr>
                <w:rFonts w:asciiTheme="majorBidi" w:hAnsiTheme="majorBidi" w:cstheme="majorBidi"/>
                <w:color w:val="000000"/>
                <w:sz w:val="20"/>
                <w:szCs w:val="20"/>
              </w:rPr>
              <w:t xml:space="preserve">Romero Blanco et al., 2020 </w:t>
            </w:r>
            <w:r w:rsidR="009D6F67">
              <w:rPr>
                <w:rFonts w:asciiTheme="majorBidi" w:hAnsiTheme="majorBidi" w:cstheme="majorBidi"/>
                <w:color w:val="000000"/>
                <w:sz w:val="20"/>
                <w:szCs w:val="20"/>
              </w:rPr>
              <w:fldChar w:fldCharType="begin"/>
            </w:r>
            <w:r w:rsidR="00E62BBF">
              <w:rPr>
                <w:rFonts w:asciiTheme="majorBidi" w:hAnsiTheme="majorBidi" w:cstheme="majorBidi"/>
                <w:color w:val="000000"/>
                <w:sz w:val="20"/>
                <w:szCs w:val="20"/>
              </w:rPr>
              <w:instrText xml:space="preserve"> ADDIN ZOTERO_ITEM CSL_CITATION {"citationID":"GNgh2ol1","properties":{"formattedCitation":"\\super (49)\\nosupersub{}","plainCitation":"(49)","noteIndex":0},"citationItems":[{"id":6890,"uris":["http://zotero.org/users/6535764/items/CIQ3B8QQ"],"uri":["http://zotero.org/users/6535764/items/CIQ3B8QQ"],"itemData":{"id":6890,"type":"article-journal","abstract":"The prevalence of poor sleep quality among students is very high and, in nursing students, has been associated with reduced performance, behavioral changes, dietary changes, and even aggressive behavior due to changes in sleep patterns. The lockdown in response to COVID-19 may have resulted in lifestyle changes that affected sleep quality. For this reason, the objective of this study is to determine the difference in nursing students' sleep quality before and during the lockdown, put in place in response to the coronavirus (COVID-19) pandemic. To meet this objective, we conducted a longitudinal observational study on 207 nursing students, with two cut-off points (February and April). The main dependent variable was sleep quality, measured using the Pittsburgh sleep quality index (PSQI) and its seven components. Parametric and nonparametric tests were used for paired and unpaired data, as well as group-stratified analysis. The mean time students spent in bed was 7.6 h (standard deviation (SD) = 1.1 h) before lockdown and 8.5 h (SD = 1.2 h) during lockdown. The PSQI score got 0.91 points worse during lockdown (95% CI, -0.51, -1.31). Of the five components, five were statistically significantly affected (p ≤ 0.05), and of these, the most changed were sleep latency, sleep duration, and sleep efficiency. When stratified by group, we observed differences in women, first-year students, second-year students, alcohol consumers, those of normal weight, and those that live with family. The main conclusion is that although students spent more time in bed, overall sleep quality was worse during lockdown, as well as being worse in five of the seven components.","container-title":"International Journal of Environmental Research and Public Health","DOI":"10.3390/ijerph17145222","ISSN":"1660-4601","issue":"14","journalAbbreviation":"Int J Environ Res Public Health","language":"eng","note":"number: 14\nPMID: 32698343","source":"PubMed","title":"Sleep Pattern Changes in Nursing Students during the COVID-19 Lockdown","volume":"17","author":[{"family":"Romero-Blanco","given":"Cristina"},{"family":"Rodríguez-Almagro","given":"Julián"},{"family":"Onieva-Zafra","given":"María Dolores"},{"family":"Parra-Fernández","given":"María Laura"},{"family":"Prado-Laguna","given":"María Del Carmen"},{"family":"Hernández-Martínez","given":"Antonio"}],"issued":{"date-parts":[["2020"]],"season":"20"}}}],"schema":"https://github.com/citation-style-language/schema/raw/master/csl-citation.json"} </w:instrText>
            </w:r>
            <w:r w:rsidR="009D6F67">
              <w:rPr>
                <w:rFonts w:asciiTheme="majorBidi" w:hAnsiTheme="majorBidi" w:cstheme="majorBidi"/>
                <w:color w:val="000000"/>
                <w:sz w:val="20"/>
                <w:szCs w:val="20"/>
              </w:rPr>
              <w:fldChar w:fldCharType="separate"/>
            </w:r>
            <w:r w:rsidR="00E62BBF" w:rsidRPr="00E62BBF">
              <w:rPr>
                <w:sz w:val="20"/>
                <w:vertAlign w:val="superscript"/>
              </w:rPr>
              <w:t>(49)</w:t>
            </w:r>
            <w:r w:rsidR="009D6F67">
              <w:rPr>
                <w:rFonts w:asciiTheme="majorBidi" w:hAnsiTheme="majorBidi" w:cstheme="majorBidi"/>
                <w:color w:val="000000"/>
                <w:sz w:val="20"/>
                <w:szCs w:val="20"/>
              </w:rPr>
              <w:fldChar w:fldCharType="end"/>
            </w:r>
            <w:r w:rsidRPr="009D6F67">
              <w:rPr>
                <w:rFonts w:asciiTheme="majorBidi" w:hAnsiTheme="majorBidi" w:cstheme="majorBidi"/>
                <w:color w:val="000000"/>
                <w:sz w:val="20"/>
                <w:szCs w:val="20"/>
              </w:rPr>
              <w:t>.</w:t>
            </w:r>
          </w:p>
        </w:tc>
        <w:tc>
          <w:tcPr>
            <w:tcW w:w="2297" w:type="dxa"/>
          </w:tcPr>
          <w:p w14:paraId="73090E6B" w14:textId="03153618"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3D7B00E1" w14:textId="37B989C4"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32DD81B2" w14:textId="2C93615D"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76C547DA" w14:textId="18F351DB"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6</w:t>
            </w:r>
            <w:r w:rsidRPr="009D6F67">
              <w:rPr>
                <w:rFonts w:ascii="Cambria Math" w:hAnsi="Cambria Math" w:cs="Cambria Math"/>
                <w:color w:val="000000"/>
                <w:sz w:val="20"/>
                <w:szCs w:val="20"/>
              </w:rPr>
              <w:t>⋆</w:t>
            </w:r>
          </w:p>
        </w:tc>
      </w:tr>
      <w:tr w:rsidR="00C1026F" w:rsidRPr="009D6F67" w14:paraId="47CB3DA2" w14:textId="77777777" w:rsidTr="00A23634">
        <w:trPr>
          <w:trHeight w:val="305"/>
        </w:trPr>
        <w:tc>
          <w:tcPr>
            <w:cnfStyle w:val="001000000000" w:firstRow="0" w:lastRow="0" w:firstColumn="1" w:lastColumn="0" w:oddVBand="0" w:evenVBand="0" w:oddHBand="0" w:evenHBand="0" w:firstRowFirstColumn="0" w:firstRowLastColumn="0" w:lastRowFirstColumn="0" w:lastRowLastColumn="0"/>
            <w:tcW w:w="2880" w:type="dxa"/>
          </w:tcPr>
          <w:p w14:paraId="5ECE2686" w14:textId="4938684F" w:rsidR="00C1026F" w:rsidRPr="009D6F67" w:rsidRDefault="00C1026F" w:rsidP="00C1026F">
            <w:pPr>
              <w:jc w:val="center"/>
              <w:rPr>
                <w:rFonts w:asciiTheme="majorBidi" w:hAnsiTheme="majorBidi" w:cstheme="majorBidi"/>
                <w:sz w:val="20"/>
                <w:szCs w:val="20"/>
              </w:rPr>
            </w:pPr>
            <w:r w:rsidRPr="009D6F67">
              <w:rPr>
                <w:rFonts w:asciiTheme="majorBidi" w:hAnsiTheme="majorBidi" w:cstheme="majorBidi"/>
                <w:color w:val="000000"/>
                <w:sz w:val="20"/>
                <w:szCs w:val="20"/>
              </w:rPr>
              <w:t>Gentile et al., 2020</w:t>
            </w:r>
            <w:r w:rsidR="009D6F67">
              <w:rPr>
                <w:rFonts w:asciiTheme="majorBidi" w:hAnsiTheme="majorBidi" w:cstheme="majorBidi"/>
                <w:color w:val="000000"/>
                <w:sz w:val="20"/>
                <w:szCs w:val="20"/>
              </w:rPr>
              <w:t xml:space="preserve"> </w:t>
            </w:r>
            <w:r w:rsidR="009D6F67">
              <w:rPr>
                <w:rFonts w:asciiTheme="majorBidi" w:hAnsiTheme="majorBidi" w:cstheme="majorBidi"/>
                <w:color w:val="000000"/>
                <w:sz w:val="20"/>
                <w:szCs w:val="20"/>
              </w:rPr>
              <w:fldChar w:fldCharType="begin"/>
            </w:r>
            <w:r w:rsidR="00E62BBF">
              <w:rPr>
                <w:rFonts w:asciiTheme="majorBidi" w:hAnsiTheme="majorBidi" w:cstheme="majorBidi"/>
                <w:color w:val="000000"/>
                <w:sz w:val="20"/>
                <w:szCs w:val="20"/>
              </w:rPr>
              <w:instrText xml:space="preserve"> ADDIN ZOTERO_ITEM CSL_CITATION {"citationID":"sKapDEg0","properties":{"formattedCitation":"\\super (50)\\nosupersub{}","plainCitation":"(50)","noteIndex":0},"citationItems":[{"id":7890,"uris":["http://zotero.org/users/6535764/items/REUK7FPR"],"uri":["http://zotero.org/users/6535764/items/REUK7FPR"],"itemData":{"id":7890,"type":"article-journal","container-title":"International Journal of Social Psychiatry","note":"publisher: SAGE Publications Sage UK: London, England","page":"0020764020979732","source":"Google Scholar","title":"Phone-based outpatients’ follow-up in mental health centers during the COVID-19 quarantine","author":[{"family":"Gentile","given":"Alessandro"},{"family":"Torales","given":"Julio"},{"family":"O’Higgins","given":"Marcelo"},{"family":"Figueredo","given":"Pamela"},{"family":"Castaldelli-Maia","given":"Joao Mauricio"},{"family":"De Berardis","given":"Domenico"},{"family":"Petito","given":"Annamaria"},{"family":"Bellomo","given":"Antonello"},{"family":"Ventriglio","given":"Antonio"}],"issued":{"date-parts":[["2020"]]}}}],"schema":"https://github.com/citation-style-language/schema/raw/master/csl-citation.json"} </w:instrText>
            </w:r>
            <w:r w:rsidR="009D6F67">
              <w:rPr>
                <w:rFonts w:asciiTheme="majorBidi" w:hAnsiTheme="majorBidi" w:cstheme="majorBidi"/>
                <w:color w:val="000000"/>
                <w:sz w:val="20"/>
                <w:szCs w:val="20"/>
              </w:rPr>
              <w:fldChar w:fldCharType="separate"/>
            </w:r>
            <w:r w:rsidR="00E62BBF" w:rsidRPr="00E62BBF">
              <w:rPr>
                <w:sz w:val="20"/>
                <w:vertAlign w:val="superscript"/>
              </w:rPr>
              <w:t>(50)</w:t>
            </w:r>
            <w:r w:rsidR="009D6F67">
              <w:rPr>
                <w:rFonts w:asciiTheme="majorBidi" w:hAnsiTheme="majorBidi" w:cstheme="majorBidi"/>
                <w:color w:val="000000"/>
                <w:sz w:val="20"/>
                <w:szCs w:val="20"/>
              </w:rPr>
              <w:fldChar w:fldCharType="end"/>
            </w:r>
          </w:p>
        </w:tc>
        <w:tc>
          <w:tcPr>
            <w:tcW w:w="2297" w:type="dxa"/>
          </w:tcPr>
          <w:p w14:paraId="25A8D5C5" w14:textId="2FE1FA88"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591DC067" w14:textId="597F74D5"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w:t>
            </w:r>
          </w:p>
        </w:tc>
        <w:tc>
          <w:tcPr>
            <w:tcW w:w="2589" w:type="dxa"/>
          </w:tcPr>
          <w:p w14:paraId="656B2773" w14:textId="0B9D0061"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5AD56687" w14:textId="056B1378"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6</w:t>
            </w:r>
            <w:r w:rsidRPr="009D6F67">
              <w:rPr>
                <w:rFonts w:ascii="Cambria Math" w:hAnsi="Cambria Math" w:cs="Cambria Math"/>
                <w:color w:val="000000"/>
                <w:sz w:val="20"/>
                <w:szCs w:val="20"/>
              </w:rPr>
              <w:t>⋆</w:t>
            </w:r>
          </w:p>
        </w:tc>
      </w:tr>
      <w:tr w:rsidR="00C1026F" w:rsidRPr="009D6F67" w14:paraId="33647FB4"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880" w:type="dxa"/>
          </w:tcPr>
          <w:p w14:paraId="7BB82622" w14:textId="2559554C" w:rsidR="00C1026F" w:rsidRPr="009D6F67" w:rsidRDefault="00C1026F" w:rsidP="00C1026F">
            <w:pPr>
              <w:jc w:val="center"/>
              <w:rPr>
                <w:rFonts w:asciiTheme="majorBidi" w:hAnsiTheme="majorBidi" w:cstheme="majorBidi"/>
                <w:sz w:val="20"/>
                <w:szCs w:val="20"/>
              </w:rPr>
            </w:pPr>
            <w:proofErr w:type="spellStart"/>
            <w:r w:rsidRPr="009D6F67">
              <w:rPr>
                <w:rFonts w:asciiTheme="majorBidi" w:hAnsiTheme="majorBidi" w:cstheme="majorBidi"/>
                <w:color w:val="000000"/>
                <w:sz w:val="20"/>
                <w:szCs w:val="20"/>
              </w:rPr>
              <w:t>Ruissen</w:t>
            </w:r>
            <w:proofErr w:type="spellEnd"/>
            <w:r w:rsidRPr="009D6F67">
              <w:rPr>
                <w:rFonts w:asciiTheme="majorBidi" w:hAnsiTheme="majorBidi" w:cstheme="majorBidi"/>
                <w:color w:val="000000"/>
                <w:sz w:val="20"/>
                <w:szCs w:val="20"/>
              </w:rPr>
              <w:t xml:space="preserve"> et al., 2020</w:t>
            </w:r>
            <w:r w:rsidR="009D6F67">
              <w:rPr>
                <w:rFonts w:asciiTheme="majorBidi" w:hAnsiTheme="majorBidi" w:cstheme="majorBidi"/>
                <w:color w:val="000000"/>
                <w:sz w:val="20"/>
                <w:szCs w:val="20"/>
              </w:rPr>
              <w:t xml:space="preserve"> </w:t>
            </w:r>
            <w:r w:rsidR="009D6F67">
              <w:rPr>
                <w:rFonts w:asciiTheme="majorBidi" w:hAnsiTheme="majorBidi" w:cstheme="majorBidi"/>
                <w:color w:val="000000"/>
                <w:sz w:val="20"/>
                <w:szCs w:val="20"/>
              </w:rPr>
              <w:fldChar w:fldCharType="begin"/>
            </w:r>
            <w:r w:rsidR="00E62BBF">
              <w:rPr>
                <w:rFonts w:asciiTheme="majorBidi" w:hAnsiTheme="majorBidi" w:cstheme="majorBidi"/>
                <w:color w:val="000000"/>
                <w:sz w:val="20"/>
                <w:szCs w:val="20"/>
              </w:rPr>
              <w:instrText xml:space="preserve"> ADDIN ZOTERO_ITEM CSL_CITATION {"citationID":"KgseTkj0","properties":{"formattedCitation":"\\super (51)\\nosupersub{}","plainCitation":"(51)","noteIndex":0},"citationItems":[{"id":7942,"uris":["http://zotero.org/users/6535764/items/FD2Q587W"],"uri":["http://zotero.org/users/6535764/items/FD2Q587W"],"itemData":{"id":7942,"type":"article-journal","abstract":"Introduction Lockdown measures have a profound effect on many aspects of daily life relevant for diabetes self-management. We assessed whether lockdown measures, in the context of the COVID-19 pandemic, differentially affect perceived stress, body weight, exercise and related this to glycemic control in people with type 1 and type 2 diabetes.Research design and methods We performed a short-term observational cohort study at the Leiden University Medical Center. People with type 1 and type 2 diabetes ≥18 years were eligible to participate. Participants filled out online questionnaires, sent in blood for hemoglobin A1c (HbA1c) analysis and shared data of their flash or continuous glucose sensors. HbA1c during the lockdown was compared with the last known HbA1c before the lockdown.Results In total, 435 people were included (type 1 diabetes n=280, type 2 diabetes n=155). An increase in perceived stress and anxiety, weight gain and less exercise was observed in both groups. There was improvement in glycemic control in the group with the highest HbA1c tertile (type 1 diabetes: −0.39% (−4.3 mmol/mol) (p&amp;lt;0.0001 and type 2 diabetes: −0.62% (−6.8 mmol/mol) (p=0.0036). Perceived stress was associated with difficulty with glycemic control (p&amp;lt;0.0001).Conclusions An increase in perceived stress and anxiety, weight gain and less exercise but no deterioration of glycemic control occurs in both people with relatively well-controlled type 1 and type 2 diabetes during short-term lockdown measures. As perceived stress showed to be associated with glycemic control, this provides opportunities for healthcare professionals to put more emphasis on psychological aspects during diabetes care consultations.","container-title":"BMJ Open Diabetes Research &amp;amp; Care","DOI":"10.1136/bmjdrc-2020-002035","issue":"1","journalAbbreviation":"BMJ Open Diab Res Care","note":"number: 1","page":"e002035","title":"Increased stress, weight gain and less exercise in relation to glycemic control in people with type 1 and type 2 diabetes during the COVID-19 pandemic","volume":"9","author":[{"family":"Ruissen","given":"Merel M"},{"family":"Regeer","given":"Hannah"},{"family":"Landstra","given":"Cyril P"},{"family":"Schroijen","given":"Marielle"},{"family":"Jazet","given":"Ingrid"},{"family":"Nijhoff","given":"Michiel F"},{"family":"Pijl","given":"Hanno"},{"family":"Ballieux","given":"Bart E P B"},{"family":"Dekkers","given":"Olaf"},{"family":"Huisman","given":"Sasja D"},{"family":"Koning","given":"Eelco J P","non-dropping-particle":"de"}],"issued":{"date-parts":[["2021",1,1]]}}}],"schema":"https://github.com/citation-style-language/schema/raw/master/csl-citation.json"} </w:instrText>
            </w:r>
            <w:r w:rsidR="009D6F67">
              <w:rPr>
                <w:rFonts w:asciiTheme="majorBidi" w:hAnsiTheme="majorBidi" w:cstheme="majorBidi"/>
                <w:color w:val="000000"/>
                <w:sz w:val="20"/>
                <w:szCs w:val="20"/>
              </w:rPr>
              <w:fldChar w:fldCharType="separate"/>
            </w:r>
            <w:r w:rsidR="00E62BBF" w:rsidRPr="00E62BBF">
              <w:rPr>
                <w:sz w:val="20"/>
                <w:vertAlign w:val="superscript"/>
              </w:rPr>
              <w:t>(51)</w:t>
            </w:r>
            <w:r w:rsidR="009D6F67">
              <w:rPr>
                <w:rFonts w:asciiTheme="majorBidi" w:hAnsiTheme="majorBidi" w:cstheme="majorBidi"/>
                <w:color w:val="000000"/>
                <w:sz w:val="20"/>
                <w:szCs w:val="20"/>
              </w:rPr>
              <w:fldChar w:fldCharType="end"/>
            </w:r>
          </w:p>
        </w:tc>
        <w:tc>
          <w:tcPr>
            <w:tcW w:w="2297" w:type="dxa"/>
          </w:tcPr>
          <w:p w14:paraId="629BCF2D" w14:textId="071DBD3D"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0E67CFB0" w14:textId="3D037459"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3F973A5A" w14:textId="55017559"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27A65701" w14:textId="76BD8E4E"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6</w:t>
            </w:r>
            <w:r w:rsidRPr="009D6F67">
              <w:rPr>
                <w:rFonts w:ascii="Cambria Math" w:hAnsi="Cambria Math" w:cs="Cambria Math"/>
                <w:color w:val="000000"/>
                <w:sz w:val="20"/>
                <w:szCs w:val="20"/>
              </w:rPr>
              <w:t>⋆</w:t>
            </w:r>
          </w:p>
        </w:tc>
      </w:tr>
      <w:tr w:rsidR="00C1026F" w:rsidRPr="009D6F67" w14:paraId="7CE008C2" w14:textId="77777777" w:rsidTr="00A23634">
        <w:trPr>
          <w:trHeight w:val="355"/>
        </w:trPr>
        <w:tc>
          <w:tcPr>
            <w:cnfStyle w:val="001000000000" w:firstRow="0" w:lastRow="0" w:firstColumn="1" w:lastColumn="0" w:oddVBand="0" w:evenVBand="0" w:oddHBand="0" w:evenHBand="0" w:firstRowFirstColumn="0" w:firstRowLastColumn="0" w:lastRowFirstColumn="0" w:lastRowLastColumn="0"/>
            <w:tcW w:w="2880" w:type="dxa"/>
          </w:tcPr>
          <w:p w14:paraId="2598B850" w14:textId="2BA911F8" w:rsidR="00C1026F" w:rsidRPr="009D6F67" w:rsidRDefault="00C1026F" w:rsidP="00C1026F">
            <w:pPr>
              <w:jc w:val="center"/>
              <w:rPr>
                <w:rFonts w:asciiTheme="majorBidi" w:hAnsiTheme="majorBidi" w:cstheme="majorBidi"/>
                <w:sz w:val="20"/>
                <w:szCs w:val="20"/>
              </w:rPr>
            </w:pPr>
            <w:proofErr w:type="spellStart"/>
            <w:r w:rsidRPr="009D6F67">
              <w:rPr>
                <w:rFonts w:asciiTheme="majorBidi" w:hAnsiTheme="majorBidi" w:cstheme="majorBidi"/>
                <w:color w:val="000000"/>
                <w:sz w:val="20"/>
                <w:szCs w:val="20"/>
              </w:rPr>
              <w:t>Cransac</w:t>
            </w:r>
            <w:proofErr w:type="spellEnd"/>
            <w:r w:rsidRPr="009D6F67">
              <w:rPr>
                <w:rFonts w:asciiTheme="majorBidi" w:hAnsiTheme="majorBidi" w:cstheme="majorBidi"/>
                <w:color w:val="000000"/>
                <w:sz w:val="20"/>
                <w:szCs w:val="20"/>
              </w:rPr>
              <w:t xml:space="preserve"> </w:t>
            </w:r>
            <w:proofErr w:type="spellStart"/>
            <w:r w:rsidRPr="009D6F67">
              <w:rPr>
                <w:rFonts w:asciiTheme="majorBidi" w:hAnsiTheme="majorBidi" w:cstheme="majorBidi"/>
                <w:color w:val="000000"/>
                <w:sz w:val="20"/>
                <w:szCs w:val="20"/>
              </w:rPr>
              <w:t>Miet</w:t>
            </w:r>
            <w:proofErr w:type="spellEnd"/>
            <w:r w:rsidRPr="009D6F67">
              <w:rPr>
                <w:rFonts w:asciiTheme="majorBidi" w:hAnsiTheme="majorBidi" w:cstheme="majorBidi"/>
                <w:color w:val="000000"/>
                <w:sz w:val="20"/>
                <w:szCs w:val="20"/>
              </w:rPr>
              <w:t xml:space="preserve"> et al., 2020</w:t>
            </w:r>
            <w:r w:rsidR="009D6F67">
              <w:rPr>
                <w:rFonts w:asciiTheme="majorBidi" w:hAnsiTheme="majorBidi" w:cstheme="majorBidi"/>
                <w:color w:val="000000"/>
                <w:sz w:val="20"/>
                <w:szCs w:val="20"/>
              </w:rPr>
              <w:t xml:space="preserve"> </w:t>
            </w:r>
            <w:r w:rsidR="009D6F67">
              <w:rPr>
                <w:rFonts w:asciiTheme="majorBidi" w:hAnsiTheme="majorBidi" w:cstheme="majorBidi"/>
                <w:color w:val="000000"/>
                <w:sz w:val="20"/>
                <w:szCs w:val="20"/>
              </w:rPr>
              <w:fldChar w:fldCharType="begin"/>
            </w:r>
            <w:r w:rsidR="00E62BBF">
              <w:rPr>
                <w:rFonts w:asciiTheme="majorBidi" w:hAnsiTheme="majorBidi" w:cstheme="majorBidi"/>
                <w:color w:val="000000"/>
                <w:sz w:val="20"/>
                <w:szCs w:val="20"/>
              </w:rPr>
              <w:instrText xml:space="preserve"> ADDIN ZOTERO_ITEM CSL_CITATION {"citationID":"rFQy7Inf","properties":{"formattedCitation":"\\super (52)\\nosupersub{}","plainCitation":"(52)","noteIndex":0},"citationItems":[{"id":7879,"uris":["http://zotero.org/users/6535764/items/G3249GDN"],"uri":["http://zotero.org/users/6535764/items/G3249GDN"],"itemData":{"id":7879,"type":"article-journal","container-title":"International Journal of Cardiology","note":"publisher: Elsevier","page":"285–287","source":"Google Scholar","title":"Impact of COVID-19 lockdown on lifestyle adherence in stay-at-home patients with chronic coronary syndromes: Towards a time bomb","title-short":"Impact of COVID-19 lockdown on lifestyle adherence in stay-at-home patients with chronic coronary syndromes","volume":"323","author":[{"family":"Cransac-Miet","given":"Amélie"},{"family":"Zeller","given":"Marianne"},{"family":"Chagué","given":"Frédéric"},{"family":"Faure","given":"Agnès Soudry"},{"family":"Bichat","given":"Florence"},{"family":"Danchin","given":"Nicolas"},{"family":"Boulin","given":"Mathieu"},{"family":"Cottin","given":"Yves"}],"issued":{"date-parts":[["2021"]]}}}],"schema":"https://github.com/citation-style-language/schema/raw/master/csl-citation.json"} </w:instrText>
            </w:r>
            <w:r w:rsidR="009D6F67">
              <w:rPr>
                <w:rFonts w:asciiTheme="majorBidi" w:hAnsiTheme="majorBidi" w:cstheme="majorBidi"/>
                <w:color w:val="000000"/>
                <w:sz w:val="20"/>
                <w:szCs w:val="20"/>
              </w:rPr>
              <w:fldChar w:fldCharType="separate"/>
            </w:r>
            <w:r w:rsidR="00E62BBF" w:rsidRPr="00E62BBF">
              <w:rPr>
                <w:sz w:val="20"/>
                <w:vertAlign w:val="superscript"/>
              </w:rPr>
              <w:t>(52)</w:t>
            </w:r>
            <w:r w:rsidR="009D6F67">
              <w:rPr>
                <w:rFonts w:asciiTheme="majorBidi" w:hAnsiTheme="majorBidi" w:cstheme="majorBidi"/>
                <w:color w:val="000000"/>
                <w:sz w:val="20"/>
                <w:szCs w:val="20"/>
              </w:rPr>
              <w:fldChar w:fldCharType="end"/>
            </w:r>
          </w:p>
        </w:tc>
        <w:tc>
          <w:tcPr>
            <w:tcW w:w="2297" w:type="dxa"/>
          </w:tcPr>
          <w:p w14:paraId="6EE38D1B" w14:textId="09FF3F71"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2AA93FEB" w14:textId="2951E165"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3A05DEA2" w14:textId="5C03EBA4"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0E3AB28A" w14:textId="0180F380"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6</w:t>
            </w:r>
            <w:r w:rsidRPr="009D6F67">
              <w:rPr>
                <w:rFonts w:ascii="Cambria Math" w:hAnsi="Cambria Math" w:cs="Cambria Math"/>
                <w:color w:val="000000"/>
                <w:sz w:val="20"/>
                <w:szCs w:val="20"/>
              </w:rPr>
              <w:t>⋆</w:t>
            </w:r>
          </w:p>
        </w:tc>
      </w:tr>
      <w:tr w:rsidR="00C1026F" w:rsidRPr="009D6F67" w14:paraId="0E853929" w14:textId="77777777" w:rsidTr="00A23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880" w:type="dxa"/>
          </w:tcPr>
          <w:p w14:paraId="325E6952" w14:textId="57463930" w:rsidR="00C1026F" w:rsidRPr="009D6F67" w:rsidRDefault="00C1026F" w:rsidP="00C1026F">
            <w:pPr>
              <w:jc w:val="center"/>
              <w:rPr>
                <w:rFonts w:asciiTheme="majorBidi" w:hAnsiTheme="majorBidi" w:cstheme="majorBidi"/>
                <w:sz w:val="20"/>
                <w:szCs w:val="20"/>
              </w:rPr>
            </w:pPr>
            <w:r w:rsidRPr="009D6F67">
              <w:rPr>
                <w:rFonts w:asciiTheme="majorBidi" w:hAnsiTheme="majorBidi" w:cstheme="majorBidi"/>
                <w:color w:val="000000"/>
                <w:sz w:val="20"/>
                <w:szCs w:val="20"/>
              </w:rPr>
              <w:t>Sankar et al., 2020</w:t>
            </w:r>
            <w:r w:rsidR="009D6F67">
              <w:rPr>
                <w:rFonts w:asciiTheme="majorBidi" w:hAnsiTheme="majorBidi" w:cstheme="majorBidi"/>
                <w:color w:val="000000"/>
                <w:sz w:val="20"/>
                <w:szCs w:val="20"/>
              </w:rPr>
              <w:t xml:space="preserve"> </w:t>
            </w:r>
            <w:r w:rsidR="009D6F67">
              <w:rPr>
                <w:rFonts w:asciiTheme="majorBidi" w:hAnsiTheme="majorBidi" w:cstheme="majorBidi"/>
                <w:color w:val="000000"/>
                <w:sz w:val="20"/>
                <w:szCs w:val="20"/>
              </w:rPr>
              <w:fldChar w:fldCharType="begin"/>
            </w:r>
            <w:r w:rsidR="00E62BBF">
              <w:rPr>
                <w:rFonts w:asciiTheme="majorBidi" w:hAnsiTheme="majorBidi" w:cstheme="majorBidi"/>
                <w:color w:val="000000"/>
                <w:sz w:val="20"/>
                <w:szCs w:val="20"/>
              </w:rPr>
              <w:instrText xml:space="preserve"> ADDIN ZOTERO_ITEM CSL_CITATION {"citationID":"9oNY0w2D","properties":{"formattedCitation":"\\super (53)\\nosupersub{}","plainCitation":"(53)","noteIndex":0},"citationItems":[{"id":8207,"uris":["http://zotero.org/users/6535764/items/U5GPM3PN"],"uri":["http://zotero.org/users/6535764/items/U5GPM3PN"],"itemData":{"id":8207,"type":"article-journal","abstract":"BACKGROUND AND AIMS: Lockdown during the COVID-19 pandemic imposed many restrictions on the public. Loss of continuum of care along with improper lifestyle was expected to worsen glycemic control in people with type 2 diabetes (T2D). We aimed to identify the effects of lockdown on their glycemic status, lifestyle changes and psychosocial health.\nMETHODS: The pre- and post-lockdown data of 110 adults with T2D who were under regular follow up was collected by direct interview during their visit to the diabetes clinic. The variables analyzed included demographic data, HbA1c, body weight, lifestyle changes, psychosocial factors and use of technology.\nRESULT: The overall physical activity and dietary adherence remained unchanged in more than 80% of the participants. There was increased consumption of vegetables (80.9%), fruits (42.7%), and decreased unhealthy snacking (63%). 90% of them had access to medications. No significant change was noted in the mean HbA1c and body weight before and after lockdown. Most of them (99%) watched television and 73.6% of them spent time with their family members. Those with mental stress and poor sleep had unhealthy dietary habits. Poor glycemic control was seen in those with less physical activity and an unhealthy diet.\nCONCLUSION: Lockdown did not cause a major change in the overall glycemic control. Measures to promote healthy lifestyle practices along with ways to reduce psychosocial stress must be implemented for better T2D management during such restricted times.","container-title":"Diabetes &amp; Metabolic Syndrome","DOI":"10.1016/j.dsx.2020.09.005","ISSN":"1878-0334","issue":"6","journalAbbreviation":"Diabetes Metab Syndr","language":"eng","note":"number: 6\nPMID: 32956926\nPMCID: PMC7485570","page":"1815-1819","source":"PubMed","title":"Effects of COVID-19 lockdown on type 2 diabetes, lifestyle and psychosocial health: A hospital-based cross-sectional survey from South India","title-short":"Effects of COVID-19 lockdown on type 2 diabetes, lifestyle and psychosocial health","volume":"14","author":[{"family":"Sankar","given":"Prasanth"},{"family":"Ahmed","given":"Waseem N."},{"family":"Mariam Koshy","given":"Vineetha"},{"family":"Jacob","given":"Rittin"},{"family":"Sasidharan","given":"Saranya"}],"issued":{"date-parts":[["2020",12]]}}}],"schema":"https://github.com/citation-style-language/schema/raw/master/csl-citation.json"} </w:instrText>
            </w:r>
            <w:r w:rsidR="009D6F67">
              <w:rPr>
                <w:rFonts w:asciiTheme="majorBidi" w:hAnsiTheme="majorBidi" w:cstheme="majorBidi"/>
                <w:color w:val="000000"/>
                <w:sz w:val="20"/>
                <w:szCs w:val="20"/>
              </w:rPr>
              <w:fldChar w:fldCharType="separate"/>
            </w:r>
            <w:r w:rsidR="00E62BBF" w:rsidRPr="00E62BBF">
              <w:rPr>
                <w:sz w:val="20"/>
                <w:vertAlign w:val="superscript"/>
              </w:rPr>
              <w:t>(53)</w:t>
            </w:r>
            <w:r w:rsidR="009D6F67">
              <w:rPr>
                <w:rFonts w:asciiTheme="majorBidi" w:hAnsiTheme="majorBidi" w:cstheme="majorBidi"/>
                <w:color w:val="000000"/>
                <w:sz w:val="20"/>
                <w:szCs w:val="20"/>
              </w:rPr>
              <w:fldChar w:fldCharType="end"/>
            </w:r>
          </w:p>
        </w:tc>
        <w:tc>
          <w:tcPr>
            <w:tcW w:w="2297" w:type="dxa"/>
          </w:tcPr>
          <w:p w14:paraId="6AFB4BEC" w14:textId="6D6167EB"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459C9478" w14:textId="4738F471"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w:t>
            </w:r>
          </w:p>
        </w:tc>
        <w:tc>
          <w:tcPr>
            <w:tcW w:w="2589" w:type="dxa"/>
          </w:tcPr>
          <w:p w14:paraId="22F8A3A0" w14:textId="65F38855"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37A9F769" w14:textId="12918546" w:rsidR="00C1026F" w:rsidRPr="009D6F67" w:rsidRDefault="00C1026F" w:rsidP="00C1026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4</w:t>
            </w:r>
            <w:r w:rsidRPr="009D6F67">
              <w:rPr>
                <w:rFonts w:ascii="Cambria Math" w:hAnsi="Cambria Math" w:cs="Cambria Math"/>
                <w:color w:val="000000"/>
                <w:sz w:val="20"/>
                <w:szCs w:val="20"/>
              </w:rPr>
              <w:t>⋆</w:t>
            </w:r>
          </w:p>
        </w:tc>
      </w:tr>
      <w:tr w:rsidR="00C1026F" w:rsidRPr="009D6F67" w14:paraId="5711C033" w14:textId="77777777" w:rsidTr="00A23634">
        <w:trPr>
          <w:trHeight w:val="355"/>
        </w:trPr>
        <w:tc>
          <w:tcPr>
            <w:cnfStyle w:val="001000000000" w:firstRow="0" w:lastRow="0" w:firstColumn="1" w:lastColumn="0" w:oddVBand="0" w:evenVBand="0" w:oddHBand="0" w:evenHBand="0" w:firstRowFirstColumn="0" w:firstRowLastColumn="0" w:lastRowFirstColumn="0" w:lastRowLastColumn="0"/>
            <w:tcW w:w="2880" w:type="dxa"/>
          </w:tcPr>
          <w:p w14:paraId="1F69BEC8" w14:textId="5F30E42B" w:rsidR="00C1026F" w:rsidRPr="009D6F67" w:rsidRDefault="00C1026F" w:rsidP="00C1026F">
            <w:pPr>
              <w:jc w:val="center"/>
              <w:rPr>
                <w:rFonts w:asciiTheme="majorBidi" w:hAnsiTheme="majorBidi" w:cstheme="majorBidi"/>
                <w:sz w:val="20"/>
                <w:szCs w:val="20"/>
              </w:rPr>
            </w:pPr>
            <w:r w:rsidRPr="009D6F67">
              <w:rPr>
                <w:rFonts w:asciiTheme="majorBidi" w:hAnsiTheme="majorBidi" w:cstheme="majorBidi"/>
                <w:color w:val="000000"/>
                <w:sz w:val="20"/>
                <w:szCs w:val="20"/>
              </w:rPr>
              <w:t>Ghosh et al., 2020</w:t>
            </w:r>
            <w:r w:rsidR="009715D9">
              <w:rPr>
                <w:rFonts w:asciiTheme="majorBidi" w:hAnsiTheme="majorBidi" w:cstheme="majorBidi"/>
                <w:color w:val="000000"/>
                <w:sz w:val="20"/>
                <w:szCs w:val="20"/>
              </w:rPr>
              <w:t xml:space="preserve"> </w:t>
            </w:r>
            <w:r w:rsidR="009715D9">
              <w:rPr>
                <w:rFonts w:asciiTheme="majorBidi" w:hAnsiTheme="majorBidi" w:cstheme="majorBidi"/>
                <w:color w:val="000000"/>
                <w:sz w:val="20"/>
                <w:szCs w:val="20"/>
              </w:rPr>
              <w:fldChar w:fldCharType="begin"/>
            </w:r>
            <w:r w:rsidR="009715D9">
              <w:rPr>
                <w:rFonts w:asciiTheme="majorBidi" w:hAnsiTheme="majorBidi" w:cstheme="majorBidi"/>
                <w:color w:val="000000"/>
                <w:sz w:val="20"/>
                <w:szCs w:val="20"/>
              </w:rPr>
              <w:instrText xml:space="preserve"> ADDIN ZOTERO_ITEM CSL_CITATION {"citationID":"0bt3XIBU","properties":{"formattedCitation":"\\super (54)\\nosupersub{}","plainCitation":"(54)","noteIndex":0},"citationItems":[{"id":7529,"uris":["http://zotero.org/users/6535764/items/7HDEF8JN"],"uri":["http://zotero.org/users/6535764/items/7HDEF8JN"],"itemData":{"id":7529,"type":"article-journal","container-title":"Diabetes &amp; Metabolic Syndrome: Clinical Research &amp; Reviews","note":"publisher: Elsevier","source":"Google Scholar","title":"Effects of nationwide lockdown during COVID-19 epidemic on lifestyle and other medical issues of patients with type 2 diabetes in north India","author":[{"family":"Ghosh","given":"Amerta"},{"family":"Arora","given":"Bhavya"},{"family":"Gupta","given":"Ritesh"},{"family":"Anoop","given":"Shajith"},{"family":"Misra","given":"Anoop"}],"issued":{"date-parts":[["2020"]]}}}],"schema":"https://github.com/citation-style-language/schema/raw/master/csl-citation.json"} </w:instrText>
            </w:r>
            <w:r w:rsidR="009715D9">
              <w:rPr>
                <w:rFonts w:asciiTheme="majorBidi" w:hAnsiTheme="majorBidi" w:cstheme="majorBidi"/>
                <w:color w:val="000000"/>
                <w:sz w:val="20"/>
                <w:szCs w:val="20"/>
              </w:rPr>
              <w:fldChar w:fldCharType="separate"/>
            </w:r>
            <w:r w:rsidR="009715D9" w:rsidRPr="009715D9">
              <w:rPr>
                <w:sz w:val="20"/>
                <w:vertAlign w:val="superscript"/>
              </w:rPr>
              <w:t>(54)</w:t>
            </w:r>
            <w:r w:rsidR="009715D9">
              <w:rPr>
                <w:rFonts w:asciiTheme="majorBidi" w:hAnsiTheme="majorBidi" w:cstheme="majorBidi"/>
                <w:color w:val="000000"/>
                <w:sz w:val="20"/>
                <w:szCs w:val="20"/>
              </w:rPr>
              <w:fldChar w:fldCharType="end"/>
            </w:r>
          </w:p>
        </w:tc>
        <w:tc>
          <w:tcPr>
            <w:tcW w:w="2297" w:type="dxa"/>
          </w:tcPr>
          <w:p w14:paraId="36C8BA00" w14:textId="6BDE91B2"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4D946672" w14:textId="090E536D"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w:t>
            </w:r>
          </w:p>
        </w:tc>
        <w:tc>
          <w:tcPr>
            <w:tcW w:w="2589" w:type="dxa"/>
          </w:tcPr>
          <w:p w14:paraId="512AF217" w14:textId="5E6FD1FB"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Cambria Math" w:hAnsi="Cambria Math" w:cs="Cambria Math"/>
                <w:color w:val="000000"/>
                <w:sz w:val="20"/>
                <w:szCs w:val="20"/>
              </w:rPr>
              <w:t>⋆</w:t>
            </w:r>
          </w:p>
        </w:tc>
        <w:tc>
          <w:tcPr>
            <w:tcW w:w="2589" w:type="dxa"/>
          </w:tcPr>
          <w:p w14:paraId="77962B8D" w14:textId="1EA04F46" w:rsidR="00C1026F" w:rsidRPr="009D6F67" w:rsidRDefault="00C1026F" w:rsidP="00C1026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9D6F67">
              <w:rPr>
                <w:rFonts w:asciiTheme="majorBidi" w:hAnsiTheme="majorBidi" w:cstheme="majorBidi"/>
                <w:color w:val="000000"/>
                <w:sz w:val="20"/>
                <w:szCs w:val="20"/>
              </w:rPr>
              <w:t>3</w:t>
            </w:r>
            <w:r w:rsidRPr="009D6F67">
              <w:rPr>
                <w:rFonts w:ascii="Cambria Math" w:hAnsi="Cambria Math" w:cs="Cambria Math"/>
                <w:color w:val="000000"/>
                <w:sz w:val="20"/>
                <w:szCs w:val="20"/>
              </w:rPr>
              <w:t>⋆</w:t>
            </w:r>
          </w:p>
        </w:tc>
      </w:tr>
    </w:tbl>
    <w:p w14:paraId="4AADE8D0" w14:textId="77777777" w:rsidR="00242887" w:rsidRDefault="00242887" w:rsidP="006509E2">
      <w:pPr>
        <w:rPr>
          <w:sz w:val="20"/>
          <w:szCs w:val="20"/>
        </w:rPr>
      </w:pPr>
    </w:p>
    <w:p w14:paraId="7D4300BA" w14:textId="0E2A61EA" w:rsidR="006509E2" w:rsidRDefault="00192E3E" w:rsidP="006509E2">
      <w:pPr>
        <w:rPr>
          <w:sz w:val="20"/>
          <w:szCs w:val="20"/>
        </w:rPr>
      </w:pPr>
      <w:r>
        <w:rPr>
          <w:rFonts w:ascii="Cambria Math" w:hAnsi="Cambria Math" w:cs="Cambria Math"/>
          <w:sz w:val="20"/>
          <w:szCs w:val="20"/>
        </w:rPr>
        <w:t xml:space="preserve">** </w:t>
      </w:r>
      <w:r>
        <w:rPr>
          <w:sz w:val="20"/>
          <w:szCs w:val="20"/>
        </w:rPr>
        <w:t xml:space="preserve">Case </w:t>
      </w:r>
      <w:r w:rsidR="00AC43AB">
        <w:rPr>
          <w:sz w:val="20"/>
          <w:szCs w:val="20"/>
        </w:rPr>
        <w:t>–</w:t>
      </w:r>
      <w:r>
        <w:rPr>
          <w:sz w:val="20"/>
          <w:szCs w:val="20"/>
        </w:rPr>
        <w:t xml:space="preserve">control study </w:t>
      </w:r>
    </w:p>
    <w:p w14:paraId="3E045F04" w14:textId="77777777" w:rsidR="00285F1C" w:rsidRDefault="00285F1C" w:rsidP="006509E2">
      <w:pPr>
        <w:rPr>
          <w:b/>
          <w:bCs/>
        </w:rPr>
      </w:pPr>
    </w:p>
    <w:p w14:paraId="3C4D9985" w14:textId="77777777" w:rsidR="00285F1C" w:rsidRDefault="00285F1C" w:rsidP="006509E2">
      <w:pPr>
        <w:rPr>
          <w:b/>
          <w:bCs/>
        </w:rPr>
      </w:pPr>
    </w:p>
    <w:p w14:paraId="595CB066" w14:textId="48BE0188" w:rsidR="006509E2" w:rsidRDefault="006509E2" w:rsidP="006509E2">
      <w:pPr>
        <w:rPr>
          <w:b/>
          <w:bCs/>
        </w:rPr>
      </w:pPr>
      <w:r w:rsidRPr="00A15730">
        <w:rPr>
          <w:b/>
          <w:bCs/>
        </w:rPr>
        <w:t xml:space="preserve">References </w:t>
      </w:r>
    </w:p>
    <w:p w14:paraId="52ADCE82" w14:textId="77777777" w:rsidR="00536649" w:rsidRDefault="00536649" w:rsidP="006509E2">
      <w:pPr>
        <w:rPr>
          <w:b/>
          <w:bCs/>
        </w:rPr>
      </w:pPr>
    </w:p>
    <w:p w14:paraId="48E19123" w14:textId="77777777" w:rsidR="00E62BBF" w:rsidRDefault="00536649" w:rsidP="00E62BBF">
      <w:pPr>
        <w:pStyle w:val="Bibliography"/>
      </w:pPr>
      <w:r>
        <w:rPr>
          <w:b/>
          <w:bCs/>
        </w:rPr>
        <w:fldChar w:fldCharType="begin"/>
      </w:r>
      <w:r w:rsidR="00E62BBF">
        <w:rPr>
          <w:b/>
          <w:bCs/>
        </w:rPr>
        <w:instrText xml:space="preserve"> ADDIN ZOTERO_BIBL {"uncited":[],"omitted":[],"custom":[]} CSL_BIBLIOGRAPHY </w:instrText>
      </w:r>
      <w:r>
        <w:rPr>
          <w:b/>
          <w:bCs/>
        </w:rPr>
        <w:fldChar w:fldCharType="separate"/>
      </w:r>
      <w:r w:rsidR="00E62BBF">
        <w:t xml:space="preserve">1. </w:t>
      </w:r>
      <w:r w:rsidR="00E62BBF">
        <w:tab/>
        <w:t xml:space="preserve">Anglin RE, Samaan Z, Walter SD, et al. (2013) Vitamin D deficiency and depression in adults: systematic review and meta-analysis. </w:t>
      </w:r>
      <w:r w:rsidR="00E62BBF">
        <w:rPr>
          <w:i/>
          <w:iCs/>
        </w:rPr>
        <w:t>The British journal of psychiatry</w:t>
      </w:r>
      <w:r w:rsidR="00E62BBF">
        <w:t xml:space="preserve"> </w:t>
      </w:r>
      <w:r w:rsidR="00E62BBF">
        <w:rPr>
          <w:b/>
          <w:bCs/>
        </w:rPr>
        <w:t>202</w:t>
      </w:r>
      <w:r w:rsidR="00E62BBF">
        <w:t>, 100–107. Cambridge University Press.</w:t>
      </w:r>
    </w:p>
    <w:p w14:paraId="1089B9B8" w14:textId="77777777" w:rsidR="00E62BBF" w:rsidRDefault="00E62BBF" w:rsidP="00E62BBF">
      <w:pPr>
        <w:pStyle w:val="Bibliography"/>
      </w:pPr>
      <w:r>
        <w:t xml:space="preserve">2. </w:t>
      </w:r>
      <w:r>
        <w:tab/>
        <w:t xml:space="preserve">Herzog R, Álvarez-Pasquin MJ, Díaz C, et al. (2013) Are healthcare workers’ intentions to vaccinate related to their knowledge, beliefs and attitudes? A systematic review. </w:t>
      </w:r>
      <w:r>
        <w:rPr>
          <w:i/>
          <w:iCs/>
        </w:rPr>
        <w:t>BMC public health</w:t>
      </w:r>
      <w:r>
        <w:t xml:space="preserve"> </w:t>
      </w:r>
      <w:r>
        <w:rPr>
          <w:b/>
          <w:bCs/>
        </w:rPr>
        <w:t>13</w:t>
      </w:r>
      <w:r>
        <w:t>, 154. Springer.</w:t>
      </w:r>
    </w:p>
    <w:p w14:paraId="0EA68A29" w14:textId="77777777" w:rsidR="00E62BBF" w:rsidRDefault="00E62BBF" w:rsidP="00E62BBF">
      <w:pPr>
        <w:pStyle w:val="Bibliography"/>
      </w:pPr>
      <w:r>
        <w:lastRenderedPageBreak/>
        <w:t xml:space="preserve">3. </w:t>
      </w:r>
      <w:r>
        <w:tab/>
        <w:t xml:space="preserve">Peterson J, Welch V, Losos M, et al. (2011) The Newcastle-Ottawa scale (NOS) for assessing the quality of nonrandomised studies in meta-analyses. </w:t>
      </w:r>
      <w:r>
        <w:rPr>
          <w:i/>
          <w:iCs/>
        </w:rPr>
        <w:t>Ottawa: Ottawa Hospital Research Institute</w:t>
      </w:r>
      <w:r>
        <w:t>.</w:t>
      </w:r>
    </w:p>
    <w:p w14:paraId="260EF0DB" w14:textId="77777777" w:rsidR="00E62BBF" w:rsidRDefault="00E62BBF" w:rsidP="00E62BBF">
      <w:pPr>
        <w:pStyle w:val="Bibliography"/>
      </w:pPr>
      <w:r>
        <w:t xml:space="preserve">4. </w:t>
      </w:r>
      <w:r>
        <w:tab/>
        <w:t xml:space="preserve">Deschasaux-Tanguy M, Druesne-Pecollo N, Esseddik Y, et al. (2020) Diet and physical activity during the COVID-19 lockdown period (March-May 2020): results from the French NutriNet-Sante cohort study. </w:t>
      </w:r>
      <w:r>
        <w:rPr>
          <w:i/>
          <w:iCs/>
        </w:rPr>
        <w:t>medRxiv</w:t>
      </w:r>
      <w:r>
        <w:t>, 2020.06.04.20121855. Cold Spring Harbor Laboratory Press.</w:t>
      </w:r>
    </w:p>
    <w:p w14:paraId="263AD09C" w14:textId="77777777" w:rsidR="00E62BBF" w:rsidRDefault="00E62BBF" w:rsidP="00E62BBF">
      <w:pPr>
        <w:pStyle w:val="Bibliography"/>
      </w:pPr>
      <w:r>
        <w:t xml:space="preserve">5. </w:t>
      </w:r>
      <w:r>
        <w:tab/>
        <w:t xml:space="preserve">Chagué F, Boulin M, Eicher J-C, et al. (2020) Impact of lockdown on patients with congestive heart failure during the coronavirus disease 2019 pandemic. </w:t>
      </w:r>
      <w:r>
        <w:rPr>
          <w:i/>
          <w:iCs/>
        </w:rPr>
        <w:t>ESC Heart Fail</w:t>
      </w:r>
      <w:r>
        <w:t>.</w:t>
      </w:r>
    </w:p>
    <w:p w14:paraId="3961BC5A" w14:textId="77777777" w:rsidR="00E62BBF" w:rsidRDefault="00E62BBF" w:rsidP="00E62BBF">
      <w:pPr>
        <w:pStyle w:val="Bibliography"/>
      </w:pPr>
      <w:r>
        <w:t xml:space="preserve">6. </w:t>
      </w:r>
      <w:r>
        <w:tab/>
        <w:t xml:space="preserve">Dondi A, Candela E, Morigi F, et al. (2021) Parents’ Perception of Food Insecurity and of Its Effects on Their Children in Italy Six Months after the COVID-19 Pandemic Outbreak. </w:t>
      </w:r>
      <w:r>
        <w:rPr>
          <w:i/>
          <w:iCs/>
        </w:rPr>
        <w:t>Nutrients</w:t>
      </w:r>
      <w:r>
        <w:t xml:space="preserve"> </w:t>
      </w:r>
      <w:r>
        <w:rPr>
          <w:b/>
          <w:bCs/>
        </w:rPr>
        <w:t>13</w:t>
      </w:r>
      <w:r>
        <w:t>, 121. Multidisciplinary Digital Publishing Institute.</w:t>
      </w:r>
    </w:p>
    <w:p w14:paraId="75838DB4" w14:textId="77777777" w:rsidR="00E62BBF" w:rsidRDefault="00E62BBF" w:rsidP="00E62BBF">
      <w:pPr>
        <w:pStyle w:val="Bibliography"/>
      </w:pPr>
      <w:r>
        <w:t xml:space="preserve">7. </w:t>
      </w:r>
      <w:r>
        <w:tab/>
        <w:t xml:space="preserve">de Matos DG, Aidar FJ, Almeida-Neto PF de, et al. (2020) The impact of measures recommended by the government to limit the spread of coronavirus (COVID-19) on physical activity levels, quality of life, and mental health of Brazilians. </w:t>
      </w:r>
      <w:r>
        <w:rPr>
          <w:i/>
          <w:iCs/>
        </w:rPr>
        <w:t>Sustainability</w:t>
      </w:r>
      <w:r>
        <w:t xml:space="preserve"> </w:t>
      </w:r>
      <w:r>
        <w:rPr>
          <w:b/>
          <w:bCs/>
        </w:rPr>
        <w:t>12</w:t>
      </w:r>
      <w:r>
        <w:t>, 9072. Multidisciplinary Digital Publishing Institute.</w:t>
      </w:r>
    </w:p>
    <w:p w14:paraId="52E01765" w14:textId="77777777" w:rsidR="00E62BBF" w:rsidRDefault="00E62BBF" w:rsidP="00E62BBF">
      <w:pPr>
        <w:pStyle w:val="Bibliography"/>
      </w:pPr>
      <w:r>
        <w:t xml:space="preserve">8. </w:t>
      </w:r>
      <w:r>
        <w:tab/>
        <w:t xml:space="preserve">Cheikh Ismail L, Osaili TM, Mohamad MN, et al. (2020) Eating habits and lifestyle during COVID-19 lockdown in the United Arab Emirates: a cross-sectional study. </w:t>
      </w:r>
      <w:r>
        <w:rPr>
          <w:i/>
          <w:iCs/>
        </w:rPr>
        <w:t>Nutrients</w:t>
      </w:r>
      <w:r>
        <w:t xml:space="preserve"> </w:t>
      </w:r>
      <w:r>
        <w:rPr>
          <w:b/>
          <w:bCs/>
        </w:rPr>
        <w:t>12</w:t>
      </w:r>
      <w:r>
        <w:t>, 3314. Multidisciplinary Digital Publishing Institute.</w:t>
      </w:r>
    </w:p>
    <w:p w14:paraId="79EE51D5" w14:textId="77777777" w:rsidR="00E62BBF" w:rsidRDefault="00E62BBF" w:rsidP="00E62BBF">
      <w:pPr>
        <w:pStyle w:val="Bibliography"/>
      </w:pPr>
      <w:r>
        <w:t xml:space="preserve">9. </w:t>
      </w:r>
      <w:r>
        <w:tab/>
        <w:t xml:space="preserve">Ozden G &amp; Parlar Kiliç S (2021) The Effect of Social Isolation during COVID-19 Pandemic on Nutrition and Exercise Behaviors of Nursing Students. </w:t>
      </w:r>
      <w:r>
        <w:rPr>
          <w:i/>
          <w:iCs/>
        </w:rPr>
        <w:t>Ecology of Food and Nutrition</w:t>
      </w:r>
      <w:r>
        <w:t>, 1–19. Taylor &amp; Francis.</w:t>
      </w:r>
    </w:p>
    <w:p w14:paraId="46C657E8" w14:textId="77777777" w:rsidR="00E62BBF" w:rsidRDefault="00E62BBF" w:rsidP="00E62BBF">
      <w:pPr>
        <w:pStyle w:val="Bibliography"/>
      </w:pPr>
      <w:r>
        <w:t xml:space="preserve">10. </w:t>
      </w:r>
      <w:r>
        <w:tab/>
        <w:t xml:space="preserve">Zachary Z, Brianna F, Brianna L, et al. (2020) Self-quarantine and Weight Gain Related Risk Factors During the COVID-19 Pandemic. </w:t>
      </w:r>
      <w:r>
        <w:rPr>
          <w:i/>
          <w:iCs/>
        </w:rPr>
        <w:t>Obesity Research &amp; Clinical Practice</w:t>
      </w:r>
      <w:r>
        <w:t>. Elsevier.</w:t>
      </w:r>
    </w:p>
    <w:p w14:paraId="42273F1D" w14:textId="77777777" w:rsidR="00E62BBF" w:rsidRDefault="00E62BBF" w:rsidP="00E62BBF">
      <w:pPr>
        <w:pStyle w:val="Bibliography"/>
      </w:pPr>
      <w:r>
        <w:t xml:space="preserve">11. </w:t>
      </w:r>
      <w:r>
        <w:tab/>
        <w:t xml:space="preserve">Chopra S, Ranjan P, Singh V, et al. (2020) Impact of COVID-19 on lifestyle-related behaviours-a cross-sectional audit of responses from nine hundred and ninety-five participants from India. </w:t>
      </w:r>
      <w:r>
        <w:rPr>
          <w:i/>
          <w:iCs/>
        </w:rPr>
        <w:t>Diabetes &amp; Metabolic Syndrome: Clinical Research &amp; Reviews</w:t>
      </w:r>
      <w:r>
        <w:t xml:space="preserve"> </w:t>
      </w:r>
      <w:r>
        <w:rPr>
          <w:b/>
          <w:bCs/>
        </w:rPr>
        <w:t>14</w:t>
      </w:r>
      <w:r>
        <w:t>, 2021–2030. Elsevier.</w:t>
      </w:r>
    </w:p>
    <w:p w14:paraId="76AD2196" w14:textId="77777777" w:rsidR="00E62BBF" w:rsidRDefault="00E62BBF" w:rsidP="00E62BBF">
      <w:pPr>
        <w:pStyle w:val="Bibliography"/>
      </w:pPr>
      <w:r>
        <w:t xml:space="preserve">12. </w:t>
      </w:r>
      <w:r>
        <w:tab/>
        <w:t xml:space="preserve">Di Renzo L, Gualtieri P, Pivari F, et al. (2020) Eating habits and lifestyle changes during COVID-19 lockdown: an Italian survey. </w:t>
      </w:r>
      <w:r>
        <w:rPr>
          <w:i/>
          <w:iCs/>
        </w:rPr>
        <w:t>Journal of Translational Medicine</w:t>
      </w:r>
      <w:r>
        <w:t xml:space="preserve"> </w:t>
      </w:r>
      <w:r>
        <w:rPr>
          <w:b/>
          <w:bCs/>
        </w:rPr>
        <w:t>18</w:t>
      </w:r>
      <w:r>
        <w:t>, 1–15. BioMed Central.</w:t>
      </w:r>
    </w:p>
    <w:p w14:paraId="6AEE6077" w14:textId="77777777" w:rsidR="00E62BBF" w:rsidRDefault="00E62BBF" w:rsidP="00E62BBF">
      <w:pPr>
        <w:pStyle w:val="Bibliography"/>
      </w:pPr>
      <w:r>
        <w:lastRenderedPageBreak/>
        <w:t xml:space="preserve">13. </w:t>
      </w:r>
      <w:r>
        <w:tab/>
        <w:t xml:space="preserve">Dragun R, Veček NN, Marendić M, et al. (2021) Have Lifestyle Habits and Psychological Well-Being Changed among Adolescents and Medical Students Due to COVID-19 Lockdown in Croatia? </w:t>
      </w:r>
      <w:r>
        <w:rPr>
          <w:i/>
          <w:iCs/>
        </w:rPr>
        <w:t>Nutrients</w:t>
      </w:r>
      <w:r>
        <w:t xml:space="preserve"> </w:t>
      </w:r>
      <w:r>
        <w:rPr>
          <w:b/>
          <w:bCs/>
        </w:rPr>
        <w:t>13</w:t>
      </w:r>
      <w:r>
        <w:t>, 97. Multidisciplinary Digital Publishing Institute.</w:t>
      </w:r>
    </w:p>
    <w:p w14:paraId="55F7A180" w14:textId="77777777" w:rsidR="00E62BBF" w:rsidRDefault="00E62BBF" w:rsidP="00E62BBF">
      <w:pPr>
        <w:pStyle w:val="Bibliography"/>
      </w:pPr>
      <w:r>
        <w:t xml:space="preserve">14. </w:t>
      </w:r>
      <w:r>
        <w:tab/>
        <w:t xml:space="preserve">Giustino V, Parroco AM, Gennaro A, et al. (2020) Physical Activity Levels and Related Energy Expenditure during COVID-19 Quarantine among the Sicilian Active Population: A Cross-Sectional Online Survey Study. </w:t>
      </w:r>
      <w:r>
        <w:rPr>
          <w:i/>
          <w:iCs/>
        </w:rPr>
        <w:t>Sustainability</w:t>
      </w:r>
      <w:r>
        <w:t xml:space="preserve"> </w:t>
      </w:r>
      <w:r>
        <w:rPr>
          <w:b/>
          <w:bCs/>
        </w:rPr>
        <w:t>12</w:t>
      </w:r>
      <w:r>
        <w:t>, 4356. Multidisciplinary Digital Publishing Institute.</w:t>
      </w:r>
    </w:p>
    <w:p w14:paraId="17FB9779" w14:textId="77777777" w:rsidR="00E62BBF" w:rsidRDefault="00E62BBF" w:rsidP="00E62BBF">
      <w:pPr>
        <w:pStyle w:val="Bibliography"/>
      </w:pPr>
      <w:r>
        <w:t xml:space="preserve">15. </w:t>
      </w:r>
      <w:r>
        <w:tab/>
        <w:t xml:space="preserve">Jimenez A, de Hollanda A, Palou E, et al. (2021) Psychosocial, Lifestyle, and Body Weight Impact of COVID-19-Related Lockdown in a Sample of Participants with Current or Past History of Obesity in Spain. </w:t>
      </w:r>
      <w:r>
        <w:rPr>
          <w:i/>
          <w:iCs/>
        </w:rPr>
        <w:t>Obesity surgery</w:t>
      </w:r>
      <w:r>
        <w:t>, 1–10. Springer.</w:t>
      </w:r>
    </w:p>
    <w:p w14:paraId="29EECCFB" w14:textId="77777777" w:rsidR="00E62BBF" w:rsidRDefault="00E62BBF" w:rsidP="00E62BBF">
      <w:pPr>
        <w:pStyle w:val="Bibliography"/>
      </w:pPr>
      <w:r>
        <w:t xml:space="preserve">16. </w:t>
      </w:r>
      <w:r>
        <w:tab/>
        <w:t xml:space="preserve">Kriaucioniene V, Bagdonaviciene L, Rodríguez-Pérez C, et al. (2020) Associations between changes in health behaviours and body weight during the COVID-19 quarantine in Lithuania: the Lithuanian COVIDiet Study. </w:t>
      </w:r>
      <w:r>
        <w:rPr>
          <w:i/>
          <w:iCs/>
        </w:rPr>
        <w:t>Nutrients</w:t>
      </w:r>
      <w:r>
        <w:t xml:space="preserve"> </w:t>
      </w:r>
      <w:r>
        <w:rPr>
          <w:b/>
          <w:bCs/>
        </w:rPr>
        <w:t>12</w:t>
      </w:r>
      <w:r>
        <w:t>, 3119. Multidisciplinary Digital Publishing Institute.</w:t>
      </w:r>
    </w:p>
    <w:p w14:paraId="493A92B9" w14:textId="77777777" w:rsidR="00E62BBF" w:rsidRDefault="00E62BBF" w:rsidP="00E62BBF">
      <w:pPr>
        <w:pStyle w:val="Bibliography"/>
      </w:pPr>
      <w:r>
        <w:t xml:space="preserve">17. </w:t>
      </w:r>
      <w:r>
        <w:tab/>
        <w:t xml:space="preserve">Adıbelli D &amp; Sümen A (2020) The effect of the coronavirus (COVID-19) pandemic on health-related quality of life in children. </w:t>
      </w:r>
      <w:r>
        <w:rPr>
          <w:i/>
          <w:iCs/>
        </w:rPr>
        <w:t>Children and Youth Services Review</w:t>
      </w:r>
      <w:r>
        <w:t xml:space="preserve"> </w:t>
      </w:r>
      <w:r>
        <w:rPr>
          <w:b/>
          <w:bCs/>
        </w:rPr>
        <w:t>119</w:t>
      </w:r>
      <w:r>
        <w:t>, 105595.</w:t>
      </w:r>
    </w:p>
    <w:p w14:paraId="671B9F5E" w14:textId="77777777" w:rsidR="00E62BBF" w:rsidRDefault="00E62BBF" w:rsidP="00E62BBF">
      <w:pPr>
        <w:pStyle w:val="Bibliography"/>
      </w:pPr>
      <w:r>
        <w:t xml:space="preserve">18. </w:t>
      </w:r>
      <w:r>
        <w:tab/>
        <w:t xml:space="preserve">Ahmed HO (2020) The impact of social distancing and self-isolation in the last corona COVID-19 outbreak on the body weight in Sulaimani governorate-Kurdistan/Iraq, a prospective case series study. </w:t>
      </w:r>
      <w:r>
        <w:rPr>
          <w:i/>
          <w:iCs/>
        </w:rPr>
        <w:t>Annals of Medicine and Surgery</w:t>
      </w:r>
      <w:r>
        <w:t xml:space="preserve"> </w:t>
      </w:r>
      <w:r>
        <w:rPr>
          <w:b/>
          <w:bCs/>
        </w:rPr>
        <w:t>59</w:t>
      </w:r>
      <w:r>
        <w:t>, 110–117. Elsevier.</w:t>
      </w:r>
    </w:p>
    <w:p w14:paraId="29BDC306" w14:textId="77777777" w:rsidR="00E62BBF" w:rsidRDefault="00E62BBF" w:rsidP="00E62BBF">
      <w:pPr>
        <w:pStyle w:val="Bibliography"/>
      </w:pPr>
      <w:r>
        <w:t xml:space="preserve">19. </w:t>
      </w:r>
      <w:r>
        <w:tab/>
        <w:t xml:space="preserve">Athanasiadis DI, Hernandez E, Hilgendorf W, et al. (2020) How are bariatric patients coping during the coronavirus disease 2019 (COVID-19) pandemic? Analysis of factors known to cause weight regain among postoperative bariatric patients. </w:t>
      </w:r>
      <w:r>
        <w:rPr>
          <w:i/>
          <w:iCs/>
        </w:rPr>
        <w:t>Surgery for Obesity and Related Diseases</w:t>
      </w:r>
      <w:r>
        <w:t>. Elsevier.</w:t>
      </w:r>
    </w:p>
    <w:p w14:paraId="6FEF89E7" w14:textId="77777777" w:rsidR="00E62BBF" w:rsidRDefault="00E62BBF" w:rsidP="00E62BBF">
      <w:pPr>
        <w:pStyle w:val="Bibliography"/>
      </w:pPr>
      <w:r>
        <w:t xml:space="preserve">20. </w:t>
      </w:r>
      <w:r>
        <w:tab/>
        <w:t xml:space="preserve">Blaszczyk-Bębenek E, Jagielski P, Boles\lawska I, et al. (2020) Nutrition behaviors in Polish adults before and during covid-19 lockdown. </w:t>
      </w:r>
      <w:r>
        <w:rPr>
          <w:i/>
          <w:iCs/>
        </w:rPr>
        <w:t>Nutrients</w:t>
      </w:r>
      <w:r>
        <w:t xml:space="preserve"> </w:t>
      </w:r>
      <w:r>
        <w:rPr>
          <w:b/>
          <w:bCs/>
        </w:rPr>
        <w:t>12</w:t>
      </w:r>
      <w:r>
        <w:t>, 3084. Multidisciplinary Digital Publishing Institute.</w:t>
      </w:r>
    </w:p>
    <w:p w14:paraId="538A631F" w14:textId="77777777" w:rsidR="00E62BBF" w:rsidRDefault="00E62BBF" w:rsidP="00E62BBF">
      <w:pPr>
        <w:pStyle w:val="Bibliography"/>
      </w:pPr>
      <w:r>
        <w:t xml:space="preserve">21. </w:t>
      </w:r>
      <w:r>
        <w:tab/>
        <w:t xml:space="preserve">Dogas Z, Kalcina LL, Dodig IP, et al. (2020) The effect of COVID-19 lockdown on lifestyle and mood in Croatian general population: a cross-sectional study. </w:t>
      </w:r>
      <w:r>
        <w:rPr>
          <w:i/>
          <w:iCs/>
        </w:rPr>
        <w:t>Croatian medical journal</w:t>
      </w:r>
      <w:r>
        <w:t xml:space="preserve"> </w:t>
      </w:r>
      <w:r>
        <w:rPr>
          <w:b/>
          <w:bCs/>
        </w:rPr>
        <w:t>61</w:t>
      </w:r>
      <w:r>
        <w:t>, 309. Medicinska Naklada.</w:t>
      </w:r>
    </w:p>
    <w:p w14:paraId="7F096E01" w14:textId="77777777" w:rsidR="00E62BBF" w:rsidRDefault="00E62BBF" w:rsidP="00E62BBF">
      <w:pPr>
        <w:pStyle w:val="Bibliography"/>
      </w:pPr>
      <w:r>
        <w:lastRenderedPageBreak/>
        <w:t xml:space="preserve">22. </w:t>
      </w:r>
      <w:r>
        <w:tab/>
        <w:t xml:space="preserve">Drywień ME, Hamulka J, Zielinska-Pukos MA, et al. (2020) The COVID-19 Pandemic Lockdowns and Changes in Body Weight among Polish Women. A Cross-Sectional Online Survey PLifeCOVID-19 Study. </w:t>
      </w:r>
      <w:r>
        <w:rPr>
          <w:i/>
          <w:iCs/>
        </w:rPr>
        <w:t>Sustainability</w:t>
      </w:r>
      <w:r>
        <w:t xml:space="preserve"> </w:t>
      </w:r>
      <w:r>
        <w:rPr>
          <w:b/>
          <w:bCs/>
        </w:rPr>
        <w:t>12</w:t>
      </w:r>
      <w:r>
        <w:t>, 7768. Multidisciplinary Digital Publishing Institute.</w:t>
      </w:r>
    </w:p>
    <w:p w14:paraId="27CE2316" w14:textId="77777777" w:rsidR="00E62BBF" w:rsidRDefault="00E62BBF" w:rsidP="00E62BBF">
      <w:pPr>
        <w:pStyle w:val="Bibliography"/>
      </w:pPr>
      <w:r>
        <w:t xml:space="preserve">23. </w:t>
      </w:r>
      <w:r>
        <w:tab/>
        <w:t xml:space="preserve">He M, Xian Y, Lv X, et al. (2020) Changes in Body Weight, Physical Activity, and Lifestyle During the Semi-lockdown Period After the Outbreak of COVID-19 in China: An Online Survey. </w:t>
      </w:r>
      <w:r>
        <w:rPr>
          <w:i/>
          <w:iCs/>
        </w:rPr>
        <w:t>Disaster Med Public Health Prep</w:t>
      </w:r>
      <w:r>
        <w:t>, 1–6.</w:t>
      </w:r>
    </w:p>
    <w:p w14:paraId="2A24CD3F" w14:textId="77777777" w:rsidR="00E62BBF" w:rsidRDefault="00E62BBF" w:rsidP="00E62BBF">
      <w:pPr>
        <w:pStyle w:val="Bibliography"/>
      </w:pPr>
      <w:r>
        <w:t xml:space="preserve">24. </w:t>
      </w:r>
      <w:r>
        <w:tab/>
        <w:t xml:space="preserve">Ismail LC, Osaili TM, Mohamad MN, et al. (2020) Assessment of Eating Habits and Lifestyle during Coronavirus Pandemic in the MENA region: A Cross-Sectional Study. </w:t>
      </w:r>
      <w:r>
        <w:rPr>
          <w:i/>
          <w:iCs/>
        </w:rPr>
        <w:t>British Journal of Nutrition</w:t>
      </w:r>
      <w:r>
        <w:t>, 1–30. Cambridge University Press.</w:t>
      </w:r>
    </w:p>
    <w:p w14:paraId="60E2C3F3" w14:textId="77777777" w:rsidR="00E62BBF" w:rsidRDefault="00E62BBF" w:rsidP="00E62BBF">
      <w:pPr>
        <w:pStyle w:val="Bibliography"/>
      </w:pPr>
      <w:r>
        <w:t xml:space="preserve">25. </w:t>
      </w:r>
      <w:r>
        <w:tab/>
        <w:t xml:space="preserve">Jia P, Zhang L, Yu W, et al. (2020) Impact of COVID-19 lockdown on activity patterns and weight status among youths in China: the COVID-19 Impact on Lifestyle Change Survey (COINLICS). </w:t>
      </w:r>
      <w:r>
        <w:rPr>
          <w:i/>
          <w:iCs/>
        </w:rPr>
        <w:t>International Journal of Obesity</w:t>
      </w:r>
      <w:r>
        <w:t>, 1–5. Nature Publishing Group.</w:t>
      </w:r>
    </w:p>
    <w:p w14:paraId="768427DA" w14:textId="77777777" w:rsidR="00E62BBF" w:rsidRDefault="00E62BBF" w:rsidP="00E62BBF">
      <w:pPr>
        <w:pStyle w:val="Bibliography"/>
      </w:pPr>
      <w:r>
        <w:t xml:space="preserve">26. </w:t>
      </w:r>
      <w:r>
        <w:tab/>
        <w:t xml:space="preserve">Malkawi SH, Almhdawi K, Jaber AF, et al. (2020) COVID-19 Quarantine-Related Mental Health Symptoms and their Correlates among Mothers: A Cross Sectional Study. </w:t>
      </w:r>
      <w:r>
        <w:rPr>
          <w:i/>
          <w:iCs/>
        </w:rPr>
        <w:t>Maternal and Child Health Journal</w:t>
      </w:r>
      <w:r>
        <w:t>.</w:t>
      </w:r>
    </w:p>
    <w:p w14:paraId="46F9C996" w14:textId="77777777" w:rsidR="00E62BBF" w:rsidRDefault="00E62BBF" w:rsidP="00E62BBF">
      <w:pPr>
        <w:pStyle w:val="Bibliography"/>
      </w:pPr>
      <w:r>
        <w:t xml:space="preserve">27. </w:t>
      </w:r>
      <w:r>
        <w:tab/>
        <w:t xml:space="preserve">Onmez A, Gamsızkan Z, Özdemir Ş, et al. (2020) The effect of COVID-19 lockdown on glycemic control in patients with type 2 diabetes mellitus in Turkey. </w:t>
      </w:r>
      <w:r>
        <w:rPr>
          <w:i/>
          <w:iCs/>
        </w:rPr>
        <w:t>Diabetes &amp; Metabolic Syndrome: Clinical Research &amp; Reviews</w:t>
      </w:r>
      <w:r>
        <w:t xml:space="preserve"> </w:t>
      </w:r>
      <w:r>
        <w:rPr>
          <w:b/>
          <w:bCs/>
        </w:rPr>
        <w:t>14</w:t>
      </w:r>
      <w:r>
        <w:t>, 1963–1966. Elsevier.</w:t>
      </w:r>
    </w:p>
    <w:p w14:paraId="77B74ED7" w14:textId="77777777" w:rsidR="00E62BBF" w:rsidRDefault="00E62BBF" w:rsidP="00E62BBF">
      <w:pPr>
        <w:pStyle w:val="Bibliography"/>
      </w:pPr>
      <w:r>
        <w:t xml:space="preserve">28. </w:t>
      </w:r>
      <w:r>
        <w:tab/>
        <w:t>Rogers N, Roberts C, Waterlow N, et al. (2020) Behavioural change towards reduced intensity physical activity is disproportionately prevalent among adults with serious health issues or self-perception of high risk during the UK COVID-19 lockdown. London School of Hygiene &amp; Tropical Medicine.</w:t>
      </w:r>
    </w:p>
    <w:p w14:paraId="4E5875A8" w14:textId="77777777" w:rsidR="00E62BBF" w:rsidRDefault="00E62BBF" w:rsidP="00E62BBF">
      <w:pPr>
        <w:pStyle w:val="Bibliography"/>
      </w:pPr>
      <w:r>
        <w:t xml:space="preserve">29. </w:t>
      </w:r>
      <w:r>
        <w:tab/>
        <w:t xml:space="preserve">Sidor A &amp; Rzymski P (2020) Dietary Choices and Habits during COVID-19 Lockdown: Experience from Poland. </w:t>
      </w:r>
      <w:r>
        <w:rPr>
          <w:i/>
          <w:iCs/>
        </w:rPr>
        <w:t>Nutrients</w:t>
      </w:r>
      <w:r>
        <w:t xml:space="preserve"> </w:t>
      </w:r>
      <w:r>
        <w:rPr>
          <w:b/>
          <w:bCs/>
        </w:rPr>
        <w:t>12</w:t>
      </w:r>
      <w:r>
        <w:t>, 1657. Multidisciplinary Digital Publishing Institute.</w:t>
      </w:r>
    </w:p>
    <w:p w14:paraId="32A68912" w14:textId="77777777" w:rsidR="00E62BBF" w:rsidRDefault="00E62BBF" w:rsidP="00E62BBF">
      <w:pPr>
        <w:pStyle w:val="Bibliography"/>
      </w:pPr>
      <w:r>
        <w:t xml:space="preserve">30. </w:t>
      </w:r>
      <w:r>
        <w:tab/>
        <w:t xml:space="preserve">de Luis Román DA, Izaola O, Primo Martín D, et al. (2020) Effect of lockdown for COVID-19 on self-reported body weight gain in a sample of obese patients. </w:t>
      </w:r>
      <w:r>
        <w:rPr>
          <w:i/>
          <w:iCs/>
        </w:rPr>
        <w:t>Nutr Hosp</w:t>
      </w:r>
      <w:r>
        <w:t xml:space="preserve"> </w:t>
      </w:r>
      <w:r>
        <w:rPr>
          <w:b/>
          <w:bCs/>
        </w:rPr>
        <w:t>37</w:t>
      </w:r>
      <w:r>
        <w:t>, 1232–1237.</w:t>
      </w:r>
    </w:p>
    <w:p w14:paraId="39E5459D" w14:textId="77777777" w:rsidR="00E62BBF" w:rsidRDefault="00E62BBF" w:rsidP="00E62BBF">
      <w:pPr>
        <w:pStyle w:val="Bibliography"/>
      </w:pPr>
      <w:r>
        <w:t xml:space="preserve">31. </w:t>
      </w:r>
      <w:r>
        <w:tab/>
        <w:t xml:space="preserve">Ghosal S, Arora B, Dutta K, et al. (2020) Increase in the risk of type 2 diabetes during lockdown for the COVID19 pandemic in India: a cohort analysis. </w:t>
      </w:r>
      <w:r>
        <w:rPr>
          <w:i/>
          <w:iCs/>
        </w:rPr>
        <w:t>Diabetes &amp; Metabolic Syndrome: Clinical Research &amp; Reviews</w:t>
      </w:r>
      <w:r>
        <w:t xml:space="preserve"> </w:t>
      </w:r>
      <w:r>
        <w:rPr>
          <w:b/>
          <w:bCs/>
        </w:rPr>
        <w:t>14</w:t>
      </w:r>
      <w:r>
        <w:t>, 949–952. Elsevier.</w:t>
      </w:r>
    </w:p>
    <w:p w14:paraId="2BAC7C37" w14:textId="77777777" w:rsidR="00E62BBF" w:rsidRDefault="00E62BBF" w:rsidP="00E62BBF">
      <w:pPr>
        <w:pStyle w:val="Bibliography"/>
      </w:pPr>
      <w:r>
        <w:lastRenderedPageBreak/>
        <w:t xml:space="preserve">32. </w:t>
      </w:r>
      <w:r>
        <w:tab/>
        <w:t xml:space="preserve">Giacalone D, Frøst MB &amp; Rodríguez-Pérez C (2020) Reported Changes in Dietary Habits During the COVID-19 Lockdown in the Danish Population: The Danish COVIDiet Study. </w:t>
      </w:r>
      <w:r>
        <w:rPr>
          <w:i/>
          <w:iCs/>
        </w:rPr>
        <w:t>Front Nutr</w:t>
      </w:r>
      <w:r>
        <w:t xml:space="preserve"> </w:t>
      </w:r>
      <w:r>
        <w:rPr>
          <w:b/>
          <w:bCs/>
        </w:rPr>
        <w:t>7</w:t>
      </w:r>
      <w:r>
        <w:t>, 592112.</w:t>
      </w:r>
    </w:p>
    <w:p w14:paraId="13261E34" w14:textId="77777777" w:rsidR="00E62BBF" w:rsidRDefault="00E62BBF" w:rsidP="00E62BBF">
      <w:pPr>
        <w:pStyle w:val="Bibliography"/>
      </w:pPr>
      <w:r>
        <w:t xml:space="preserve">33. </w:t>
      </w:r>
      <w:r>
        <w:tab/>
        <w:t xml:space="preserve">López-Moreno M, López MTI, Miguel M, et al. (2020) Physical and Psychological Effects Related to Food Habits and Lifestyle Changes Derived from Covid-19 Home Confinement in the Spanish Population. </w:t>
      </w:r>
      <w:r>
        <w:rPr>
          <w:i/>
          <w:iCs/>
        </w:rPr>
        <w:t>Nutrients</w:t>
      </w:r>
      <w:r>
        <w:t xml:space="preserve"> </w:t>
      </w:r>
      <w:r>
        <w:rPr>
          <w:b/>
          <w:bCs/>
        </w:rPr>
        <w:t>12</w:t>
      </w:r>
      <w:r>
        <w:t>.</w:t>
      </w:r>
    </w:p>
    <w:p w14:paraId="38616AA9" w14:textId="77777777" w:rsidR="00E62BBF" w:rsidRDefault="00E62BBF" w:rsidP="00E62BBF">
      <w:pPr>
        <w:pStyle w:val="Bibliography"/>
      </w:pPr>
      <w:r>
        <w:t xml:space="preserve">34. </w:t>
      </w:r>
      <w:r>
        <w:tab/>
        <w:t xml:space="preserve">Elmacıoğlu F, Emiroğlu E, Ülker MT, et al. (2021) Evaluation of nutritional behaviour related to COVID-19. </w:t>
      </w:r>
      <w:r>
        <w:rPr>
          <w:i/>
          <w:iCs/>
        </w:rPr>
        <w:t>Public Health Nutr</w:t>
      </w:r>
      <w:r>
        <w:t xml:space="preserve"> </w:t>
      </w:r>
      <w:r>
        <w:rPr>
          <w:b/>
          <w:bCs/>
        </w:rPr>
        <w:t>24</w:t>
      </w:r>
      <w:r>
        <w:t>, 512–518.</w:t>
      </w:r>
    </w:p>
    <w:p w14:paraId="0C45B0F6" w14:textId="77777777" w:rsidR="00E62BBF" w:rsidRDefault="00E62BBF" w:rsidP="00E62BBF">
      <w:pPr>
        <w:pStyle w:val="Bibliography"/>
      </w:pPr>
      <w:r>
        <w:t xml:space="preserve">35. </w:t>
      </w:r>
      <w:r>
        <w:tab/>
        <w:t xml:space="preserve">Fernandez-Rio J, Cecchini JA, Mendez-Gimenez A, et al. (2020) Weight changes during the COVID-19 home confinement. Effects on psychosocial variables. </w:t>
      </w:r>
      <w:r>
        <w:rPr>
          <w:i/>
          <w:iCs/>
        </w:rPr>
        <w:t>Obes Res Clin Pract</w:t>
      </w:r>
      <w:r>
        <w:t xml:space="preserve"> </w:t>
      </w:r>
      <w:r>
        <w:rPr>
          <w:b/>
          <w:bCs/>
        </w:rPr>
        <w:t>14</w:t>
      </w:r>
      <w:r>
        <w:t>, 383–385.</w:t>
      </w:r>
    </w:p>
    <w:p w14:paraId="68A27F7E" w14:textId="77777777" w:rsidR="00E62BBF" w:rsidRDefault="00E62BBF" w:rsidP="00E62BBF">
      <w:pPr>
        <w:pStyle w:val="Bibliography"/>
      </w:pPr>
      <w:r>
        <w:t xml:space="preserve">36. </w:t>
      </w:r>
      <w:r>
        <w:tab/>
        <w:t xml:space="preserve">Scarmozzino F &amp; Visioli F (2020) Covid-19 and the Subsequent Lockdown Modified Dietary Habits of Almost Half the Population in an Italian Sample. </w:t>
      </w:r>
      <w:r>
        <w:rPr>
          <w:i/>
          <w:iCs/>
        </w:rPr>
        <w:t>Foods</w:t>
      </w:r>
      <w:r>
        <w:t xml:space="preserve"> </w:t>
      </w:r>
      <w:r>
        <w:rPr>
          <w:b/>
          <w:bCs/>
        </w:rPr>
        <w:t>9</w:t>
      </w:r>
      <w:r>
        <w:t>, 675. Multidisciplinary Digital Publishing Institute.</w:t>
      </w:r>
    </w:p>
    <w:p w14:paraId="3D01F278" w14:textId="77777777" w:rsidR="00E62BBF" w:rsidRDefault="00E62BBF" w:rsidP="00E62BBF">
      <w:pPr>
        <w:pStyle w:val="Bibliography"/>
      </w:pPr>
      <w:r>
        <w:t xml:space="preserve">37. </w:t>
      </w:r>
      <w:r>
        <w:tab/>
        <w:t xml:space="preserve">Chaturvedi K, Vishwakarma DK &amp; Singh N (2021) COVID-19 and its impact on education, social life and mental health of students: A survey. </w:t>
      </w:r>
      <w:r>
        <w:rPr>
          <w:i/>
          <w:iCs/>
        </w:rPr>
        <w:t>Child Youth Serv Rev</w:t>
      </w:r>
      <w:r>
        <w:t xml:space="preserve"> </w:t>
      </w:r>
      <w:r>
        <w:rPr>
          <w:b/>
          <w:bCs/>
        </w:rPr>
        <w:t>121</w:t>
      </w:r>
      <w:r>
        <w:t>, 105866.</w:t>
      </w:r>
    </w:p>
    <w:p w14:paraId="0EBFBC70" w14:textId="77777777" w:rsidR="00E62BBF" w:rsidRDefault="00E62BBF" w:rsidP="00E62BBF">
      <w:pPr>
        <w:pStyle w:val="Bibliography"/>
      </w:pPr>
      <w:r>
        <w:t xml:space="preserve">38. </w:t>
      </w:r>
      <w:r>
        <w:tab/>
        <w:t xml:space="preserve">Kang HM, Jeong DC, Suh B-K, et al. (2021) The Impact of the Coronavirus Disease-2019 Pandemic on Childhood Obesity and Vitamin D Status. </w:t>
      </w:r>
      <w:r>
        <w:rPr>
          <w:i/>
          <w:iCs/>
        </w:rPr>
        <w:t>J Korean Med Sci</w:t>
      </w:r>
      <w:r>
        <w:t xml:space="preserve"> </w:t>
      </w:r>
      <w:r>
        <w:rPr>
          <w:b/>
          <w:bCs/>
        </w:rPr>
        <w:t>36</w:t>
      </w:r>
      <w:r>
        <w:t>. The Korean Academy of Medical Sciences.</w:t>
      </w:r>
    </w:p>
    <w:p w14:paraId="6CACDC2B" w14:textId="77777777" w:rsidR="00E62BBF" w:rsidRDefault="00E62BBF" w:rsidP="00E62BBF">
      <w:pPr>
        <w:pStyle w:val="Bibliography"/>
      </w:pPr>
      <w:r>
        <w:t xml:space="preserve">39. </w:t>
      </w:r>
      <w:r>
        <w:tab/>
        <w:t xml:space="preserve">Mason TB, Barrington-Trimis J &amp; Leventhal AM (2021) Eating to Cope With the COVID-19 Pandemic and Body Weight Change in Young Adults. </w:t>
      </w:r>
      <w:r>
        <w:rPr>
          <w:i/>
          <w:iCs/>
        </w:rPr>
        <w:t>Journal of Adolescent Health</w:t>
      </w:r>
      <w:r>
        <w:t xml:space="preserve"> </w:t>
      </w:r>
      <w:r>
        <w:rPr>
          <w:b/>
          <w:bCs/>
        </w:rPr>
        <w:t>68</w:t>
      </w:r>
      <w:r>
        <w:t>, 277–283. Elsevier.</w:t>
      </w:r>
    </w:p>
    <w:p w14:paraId="3E874266" w14:textId="77777777" w:rsidR="00E62BBF" w:rsidRDefault="00E62BBF" w:rsidP="00E62BBF">
      <w:pPr>
        <w:pStyle w:val="Bibliography"/>
      </w:pPr>
      <w:r>
        <w:t xml:space="preserve">40. </w:t>
      </w:r>
      <w:r>
        <w:tab/>
        <w:t xml:space="preserve">Marchitelli S, Mazza C, Lenzi A, et al. (2020) Weight Gain in a Sample of Patients Affected by Overweight/Obesity with and without a Psychiatric Diagnosis during the Covid-19 Lockdown. </w:t>
      </w:r>
      <w:r>
        <w:rPr>
          <w:i/>
          <w:iCs/>
        </w:rPr>
        <w:t>Nutrients</w:t>
      </w:r>
      <w:r>
        <w:t xml:space="preserve"> </w:t>
      </w:r>
      <w:r>
        <w:rPr>
          <w:b/>
          <w:bCs/>
        </w:rPr>
        <w:t>12</w:t>
      </w:r>
      <w:r>
        <w:t>, 3525. Multidisciplinary Digital Publishing Institute.</w:t>
      </w:r>
    </w:p>
    <w:p w14:paraId="660B28BB" w14:textId="77777777" w:rsidR="00E62BBF" w:rsidRDefault="00E62BBF" w:rsidP="00E62BBF">
      <w:pPr>
        <w:pStyle w:val="Bibliography"/>
      </w:pPr>
      <w:r>
        <w:t xml:space="preserve">41. </w:t>
      </w:r>
      <w:r>
        <w:tab/>
        <w:t xml:space="preserve">Di Santo SG, Franchini F, Filiputti B, et al. (2020) The effects of COVID-19 and quarantine measures on the lifestyles and mental health of people over 60 at increased risk of dementia. </w:t>
      </w:r>
      <w:r>
        <w:rPr>
          <w:i/>
          <w:iCs/>
        </w:rPr>
        <w:t>Frontiers in Psychiatry</w:t>
      </w:r>
      <w:r>
        <w:t xml:space="preserve"> </w:t>
      </w:r>
      <w:r>
        <w:rPr>
          <w:b/>
          <w:bCs/>
        </w:rPr>
        <w:t>11</w:t>
      </w:r>
      <w:r>
        <w:t>. Frontiers Media SA.</w:t>
      </w:r>
    </w:p>
    <w:p w14:paraId="55267A6E" w14:textId="77777777" w:rsidR="00E62BBF" w:rsidRDefault="00E62BBF" w:rsidP="00E62BBF">
      <w:pPr>
        <w:pStyle w:val="Bibliography"/>
      </w:pPr>
      <w:r>
        <w:lastRenderedPageBreak/>
        <w:t xml:space="preserve">42. </w:t>
      </w:r>
      <w:r>
        <w:tab/>
        <w:t xml:space="preserve">Karatas S, Yesim T &amp; Beysel S (2021) Impact of lockdown COVID-19 on metabolic control in type 2 diabetes mellitus and healthy people. </w:t>
      </w:r>
      <w:r>
        <w:rPr>
          <w:i/>
          <w:iCs/>
        </w:rPr>
        <w:t>Primary Care Diabetes</w:t>
      </w:r>
      <w:r>
        <w:t>. Elsevier.</w:t>
      </w:r>
    </w:p>
    <w:p w14:paraId="4033A866" w14:textId="77777777" w:rsidR="00E62BBF" w:rsidRDefault="00E62BBF" w:rsidP="00E62BBF">
      <w:pPr>
        <w:pStyle w:val="Bibliography"/>
      </w:pPr>
      <w:r>
        <w:t xml:space="preserve">43. </w:t>
      </w:r>
      <w:r>
        <w:tab/>
        <w:t xml:space="preserve">Keel PK, Gomez MM, Harris L, et al. (2020) Gaining “The Quarantine 15:” Perceived versus observed weight changes in college students in the wake of COVID-19. </w:t>
      </w:r>
      <w:r>
        <w:rPr>
          <w:i/>
          <w:iCs/>
        </w:rPr>
        <w:t>International Journal of Eating Disorders</w:t>
      </w:r>
      <w:r>
        <w:t xml:space="preserve"> </w:t>
      </w:r>
      <w:r>
        <w:rPr>
          <w:b/>
          <w:bCs/>
        </w:rPr>
        <w:t>53</w:t>
      </w:r>
      <w:r>
        <w:t>, 1801–1808. Wiley Online Library.</w:t>
      </w:r>
    </w:p>
    <w:p w14:paraId="18D0341D" w14:textId="77777777" w:rsidR="00E62BBF" w:rsidRDefault="00E62BBF" w:rsidP="00E62BBF">
      <w:pPr>
        <w:pStyle w:val="Bibliography"/>
      </w:pPr>
      <w:r>
        <w:t xml:space="preserve">44. </w:t>
      </w:r>
      <w:r>
        <w:tab/>
        <w:t xml:space="preserve">Martínez-de-Quel Ó, Suárez-Iglesias D, López-Flores M, et al. (2021) Physical activity, dietary habits and sleep quality before and during COVID-19 lockdown: A longitudinal study. </w:t>
      </w:r>
      <w:r>
        <w:rPr>
          <w:i/>
          <w:iCs/>
        </w:rPr>
        <w:t>Appetite</w:t>
      </w:r>
      <w:r>
        <w:t xml:space="preserve"> </w:t>
      </w:r>
      <w:r>
        <w:rPr>
          <w:b/>
          <w:bCs/>
        </w:rPr>
        <w:t>158</w:t>
      </w:r>
      <w:r>
        <w:t>, 105019.</w:t>
      </w:r>
    </w:p>
    <w:p w14:paraId="066BF4F6" w14:textId="77777777" w:rsidR="00E62BBF" w:rsidRDefault="00E62BBF" w:rsidP="00E62BBF">
      <w:pPr>
        <w:pStyle w:val="Bibliography"/>
      </w:pPr>
      <w:r>
        <w:t xml:space="preserve">45. </w:t>
      </w:r>
      <w:r>
        <w:tab/>
        <w:t xml:space="preserve">Mitchell ES, Yang Q, Behr H, et al. (2020) Self-reported food choices before and during COVID-19 lockdown. </w:t>
      </w:r>
      <w:r>
        <w:rPr>
          <w:i/>
          <w:iCs/>
        </w:rPr>
        <w:t>medRxiv</w:t>
      </w:r>
      <w:r>
        <w:t>, 2020.06.15.20131888. Cold Spring Harbor Laboratory Press.</w:t>
      </w:r>
    </w:p>
    <w:p w14:paraId="76A12C39" w14:textId="77777777" w:rsidR="00E62BBF" w:rsidRDefault="00E62BBF" w:rsidP="00E62BBF">
      <w:pPr>
        <w:pStyle w:val="Bibliography"/>
      </w:pPr>
      <w:r>
        <w:t xml:space="preserve">46. </w:t>
      </w:r>
      <w:r>
        <w:tab/>
        <w:t>Pietrobelli (2020) Effects of COVID‐19 Lockdown on Lifestyle Behaviors in Children with Obesity Living in Verona, Italy: A Longitudinal Study - Pietrobelli - - Obesity - Wiley Online Library. https://onlinelibrary.wiley.com/doi/full/10.1002/oby.22861 (accessed July 2020).</w:t>
      </w:r>
    </w:p>
    <w:p w14:paraId="202A8304" w14:textId="77777777" w:rsidR="00E62BBF" w:rsidRDefault="00E62BBF" w:rsidP="00E62BBF">
      <w:pPr>
        <w:pStyle w:val="Bibliography"/>
      </w:pPr>
      <w:r>
        <w:t xml:space="preserve">47. </w:t>
      </w:r>
      <w:r>
        <w:tab/>
        <w:t xml:space="preserve">Shah N, Karguppikar M, Bhor S, et al. (2020) Impact of lockdown for COVID-19 pandemic in Indian children and youth with type 1 diabetes from different socio-economic classes. </w:t>
      </w:r>
      <w:r>
        <w:rPr>
          <w:i/>
          <w:iCs/>
        </w:rPr>
        <w:t>Journal of Pediatric Endocrinology and Metabolism</w:t>
      </w:r>
      <w:r>
        <w:t xml:space="preserve"> </w:t>
      </w:r>
      <w:r>
        <w:rPr>
          <w:b/>
          <w:bCs/>
        </w:rPr>
        <w:t>1</w:t>
      </w:r>
      <w:r>
        <w:t>. De Gruyter.</w:t>
      </w:r>
    </w:p>
    <w:p w14:paraId="19F0F11E" w14:textId="77777777" w:rsidR="00E62BBF" w:rsidRDefault="00E62BBF" w:rsidP="00E62BBF">
      <w:pPr>
        <w:pStyle w:val="Bibliography"/>
      </w:pPr>
      <w:r>
        <w:t xml:space="preserve">48. </w:t>
      </w:r>
      <w:r>
        <w:tab/>
        <w:t xml:space="preserve">Pellegrini M, Ponzo V, Rosato R, et al. (2020) Changes in Weight and Nutritional Habits in Adults with Obesity during the ‘Lockdown’ Period Caused by the COVID-19 Virus Emergency. </w:t>
      </w:r>
      <w:r>
        <w:rPr>
          <w:i/>
          <w:iCs/>
        </w:rPr>
        <w:t>Nutrients</w:t>
      </w:r>
      <w:r>
        <w:t xml:space="preserve"> </w:t>
      </w:r>
      <w:r>
        <w:rPr>
          <w:b/>
          <w:bCs/>
        </w:rPr>
        <w:t>12</w:t>
      </w:r>
      <w:r>
        <w:t>.</w:t>
      </w:r>
    </w:p>
    <w:p w14:paraId="4B5EDC5F" w14:textId="77777777" w:rsidR="00E62BBF" w:rsidRDefault="00E62BBF" w:rsidP="00E62BBF">
      <w:pPr>
        <w:pStyle w:val="Bibliography"/>
      </w:pPr>
      <w:r>
        <w:t xml:space="preserve">49. </w:t>
      </w:r>
      <w:r>
        <w:tab/>
        <w:t xml:space="preserve">Romero-Blanco C, Rodríguez-Almagro J, Onieva-Zafra MD, et al. (2020) Sleep Pattern Changes in Nursing Students during the COVID-19 Lockdown. </w:t>
      </w:r>
      <w:r>
        <w:rPr>
          <w:i/>
          <w:iCs/>
        </w:rPr>
        <w:t>Int J Environ Res Public Health</w:t>
      </w:r>
      <w:r>
        <w:t xml:space="preserve"> </w:t>
      </w:r>
      <w:r>
        <w:rPr>
          <w:b/>
          <w:bCs/>
        </w:rPr>
        <w:t>17</w:t>
      </w:r>
      <w:r>
        <w:t>.</w:t>
      </w:r>
    </w:p>
    <w:p w14:paraId="11390580" w14:textId="77777777" w:rsidR="00E62BBF" w:rsidRDefault="00E62BBF" w:rsidP="00E62BBF">
      <w:pPr>
        <w:pStyle w:val="Bibliography"/>
      </w:pPr>
      <w:r>
        <w:t xml:space="preserve">50. </w:t>
      </w:r>
      <w:r>
        <w:tab/>
        <w:t xml:space="preserve">Gentile A, Torales J, O’Higgins M, et al. (2020) Phone-based outpatients’ follow-up in mental health centers during the COVID-19 quarantine. </w:t>
      </w:r>
      <w:r>
        <w:rPr>
          <w:i/>
          <w:iCs/>
        </w:rPr>
        <w:t>International Journal of Social Psychiatry</w:t>
      </w:r>
      <w:r>
        <w:t>, 0020764020979732. SAGE Publications Sage UK: London, England.</w:t>
      </w:r>
    </w:p>
    <w:p w14:paraId="5394C2EF" w14:textId="77777777" w:rsidR="00E62BBF" w:rsidRDefault="00E62BBF" w:rsidP="00E62BBF">
      <w:pPr>
        <w:pStyle w:val="Bibliography"/>
      </w:pPr>
      <w:r>
        <w:t xml:space="preserve">51. </w:t>
      </w:r>
      <w:r>
        <w:tab/>
        <w:t xml:space="preserve">Ruissen MM, Regeer H, Landstra CP, et al. (2021) Increased stress, weight gain and less exercise in relation to glycemic control in people with type 1 and type 2 diabetes during the COVID-19 pandemic. </w:t>
      </w:r>
      <w:r>
        <w:rPr>
          <w:i/>
          <w:iCs/>
        </w:rPr>
        <w:t>BMJ Open Diab Res Care</w:t>
      </w:r>
      <w:r>
        <w:t xml:space="preserve"> </w:t>
      </w:r>
      <w:r>
        <w:rPr>
          <w:b/>
          <w:bCs/>
        </w:rPr>
        <w:t>9</w:t>
      </w:r>
      <w:r>
        <w:t>, e002035.</w:t>
      </w:r>
    </w:p>
    <w:p w14:paraId="0D0736F3" w14:textId="77777777" w:rsidR="00E62BBF" w:rsidRDefault="00E62BBF" w:rsidP="00E62BBF">
      <w:pPr>
        <w:pStyle w:val="Bibliography"/>
      </w:pPr>
      <w:r>
        <w:lastRenderedPageBreak/>
        <w:t xml:space="preserve">52. </w:t>
      </w:r>
      <w:r>
        <w:tab/>
        <w:t xml:space="preserve">Cransac-Miet A, Zeller M, Chagué F, et al. (2021) Impact of COVID-19 lockdown on lifestyle adherence in stay-at-home patients with chronic coronary syndromes: Towards a time bomb. </w:t>
      </w:r>
      <w:r>
        <w:rPr>
          <w:i/>
          <w:iCs/>
        </w:rPr>
        <w:t>International Journal of Cardiology</w:t>
      </w:r>
      <w:r>
        <w:t xml:space="preserve"> </w:t>
      </w:r>
      <w:r>
        <w:rPr>
          <w:b/>
          <w:bCs/>
        </w:rPr>
        <w:t>323</w:t>
      </w:r>
      <w:r>
        <w:t>, 285–287. Elsevier.</w:t>
      </w:r>
    </w:p>
    <w:p w14:paraId="68D3BFDF" w14:textId="77777777" w:rsidR="00E62BBF" w:rsidRDefault="00E62BBF" w:rsidP="00E62BBF">
      <w:pPr>
        <w:pStyle w:val="Bibliography"/>
      </w:pPr>
      <w:r>
        <w:t xml:space="preserve">53. </w:t>
      </w:r>
      <w:r>
        <w:tab/>
        <w:t xml:space="preserve">Sankar P, Ahmed WN, Mariam Koshy V, et al. (2020) Effects of COVID-19 lockdown on type 2 diabetes, lifestyle and psychosocial health: A hospital-based cross-sectional survey from South India. </w:t>
      </w:r>
      <w:r>
        <w:rPr>
          <w:i/>
          <w:iCs/>
        </w:rPr>
        <w:t>Diabetes Metab Syndr</w:t>
      </w:r>
      <w:r>
        <w:t xml:space="preserve"> </w:t>
      </w:r>
      <w:r>
        <w:rPr>
          <w:b/>
          <w:bCs/>
        </w:rPr>
        <w:t>14</w:t>
      </w:r>
      <w:r>
        <w:t>, 1815–1819.</w:t>
      </w:r>
    </w:p>
    <w:p w14:paraId="1E74C5AD" w14:textId="77777777" w:rsidR="00E62BBF" w:rsidRDefault="00E62BBF" w:rsidP="00E62BBF">
      <w:pPr>
        <w:pStyle w:val="Bibliography"/>
      </w:pPr>
      <w:r>
        <w:t xml:space="preserve">54. </w:t>
      </w:r>
      <w:r>
        <w:tab/>
        <w:t xml:space="preserve">Ghosh A, Arora B, Gupta R, et al. (2020) Effects of nationwide lockdown during COVID-19 epidemic on lifestyle and other medical issues of patients with type 2 diabetes in north India. </w:t>
      </w:r>
      <w:r>
        <w:rPr>
          <w:i/>
          <w:iCs/>
        </w:rPr>
        <w:t>Diabetes &amp; Metabolic Syndrome: Clinical Research &amp; Reviews</w:t>
      </w:r>
      <w:r>
        <w:t>. Elsevier.</w:t>
      </w:r>
    </w:p>
    <w:p w14:paraId="7B57CC94" w14:textId="4E76E985" w:rsidR="008C5114" w:rsidRPr="00FC1F8E" w:rsidRDefault="00536649" w:rsidP="00E07C54">
      <w:pPr>
        <w:spacing w:line="480" w:lineRule="auto"/>
        <w:rPr>
          <w:b/>
          <w:bCs/>
        </w:rPr>
      </w:pPr>
      <w:r>
        <w:rPr>
          <w:b/>
          <w:bCs/>
        </w:rPr>
        <w:fldChar w:fldCharType="end"/>
      </w:r>
    </w:p>
    <w:p w14:paraId="69FC75B4" w14:textId="68ACBD5D" w:rsidR="00823568" w:rsidRDefault="00823568"/>
    <w:sectPr w:rsidR="00823568" w:rsidSect="006509E2">
      <w:footerReference w:type="default" r:id="rId10"/>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1661DA" w14:textId="77777777" w:rsidR="00A23634" w:rsidRDefault="00A23634" w:rsidP="00A23634">
      <w:r>
        <w:separator/>
      </w:r>
    </w:p>
  </w:endnote>
  <w:endnote w:type="continuationSeparator" w:id="0">
    <w:p w14:paraId="41005C0B" w14:textId="77777777" w:rsidR="00A23634" w:rsidRDefault="00A23634" w:rsidP="00A236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0845336"/>
      <w:docPartObj>
        <w:docPartGallery w:val="Page Numbers (Bottom of Page)"/>
        <w:docPartUnique/>
      </w:docPartObj>
    </w:sdtPr>
    <w:sdtEndPr>
      <w:rPr>
        <w:noProof/>
      </w:rPr>
    </w:sdtEndPr>
    <w:sdtContent>
      <w:p w14:paraId="61431B91" w14:textId="273905C3" w:rsidR="00A23634" w:rsidRDefault="00A236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7B7341" w14:textId="77777777" w:rsidR="00A23634" w:rsidRDefault="00A236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058ED3" w14:textId="77777777" w:rsidR="00A23634" w:rsidRDefault="00A23634" w:rsidP="00A23634">
      <w:r>
        <w:separator/>
      </w:r>
    </w:p>
  </w:footnote>
  <w:footnote w:type="continuationSeparator" w:id="0">
    <w:p w14:paraId="0A39EF9B" w14:textId="77777777" w:rsidR="00A23634" w:rsidRDefault="00A23634" w:rsidP="00A236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BE12DB7"/>
    <w:multiLevelType w:val="hybridMultilevel"/>
    <w:tmpl w:val="D77A16AA"/>
    <w:lvl w:ilvl="0" w:tplc="F4A4B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ExNzQ2NjY1tTA1MDJS0lEKTi0uzszPAykwNKgFAKgHcAQtAAAA"/>
  </w:docVars>
  <w:rsids>
    <w:rsidRoot w:val="006509E2"/>
    <w:rsid w:val="00060B87"/>
    <w:rsid w:val="000D7A83"/>
    <w:rsid w:val="00116B28"/>
    <w:rsid w:val="00192E3E"/>
    <w:rsid w:val="002359D6"/>
    <w:rsid w:val="00242887"/>
    <w:rsid w:val="00274774"/>
    <w:rsid w:val="00284F65"/>
    <w:rsid w:val="00285F1C"/>
    <w:rsid w:val="002E5E07"/>
    <w:rsid w:val="00315F08"/>
    <w:rsid w:val="00322236"/>
    <w:rsid w:val="0033225A"/>
    <w:rsid w:val="00427E20"/>
    <w:rsid w:val="0043308F"/>
    <w:rsid w:val="00437A69"/>
    <w:rsid w:val="0044632F"/>
    <w:rsid w:val="0045763F"/>
    <w:rsid w:val="00531080"/>
    <w:rsid w:val="00536649"/>
    <w:rsid w:val="00576B44"/>
    <w:rsid w:val="00592945"/>
    <w:rsid w:val="005B735D"/>
    <w:rsid w:val="005F1BC5"/>
    <w:rsid w:val="005F2485"/>
    <w:rsid w:val="00614C94"/>
    <w:rsid w:val="006509E2"/>
    <w:rsid w:val="0066338A"/>
    <w:rsid w:val="006B060E"/>
    <w:rsid w:val="006D6296"/>
    <w:rsid w:val="0072286C"/>
    <w:rsid w:val="00725D6D"/>
    <w:rsid w:val="007453C6"/>
    <w:rsid w:val="00755749"/>
    <w:rsid w:val="007924A1"/>
    <w:rsid w:val="00797BA5"/>
    <w:rsid w:val="007F2AB3"/>
    <w:rsid w:val="00823568"/>
    <w:rsid w:val="00833378"/>
    <w:rsid w:val="008A1985"/>
    <w:rsid w:val="008A21F8"/>
    <w:rsid w:val="008C5114"/>
    <w:rsid w:val="008C52D5"/>
    <w:rsid w:val="00915992"/>
    <w:rsid w:val="0092156D"/>
    <w:rsid w:val="00927D40"/>
    <w:rsid w:val="009715D9"/>
    <w:rsid w:val="009D6F67"/>
    <w:rsid w:val="00A23634"/>
    <w:rsid w:val="00A50929"/>
    <w:rsid w:val="00A61387"/>
    <w:rsid w:val="00A87C60"/>
    <w:rsid w:val="00A90A0F"/>
    <w:rsid w:val="00AB7C4C"/>
    <w:rsid w:val="00AC43AB"/>
    <w:rsid w:val="00AD19DD"/>
    <w:rsid w:val="00AF16BC"/>
    <w:rsid w:val="00B13518"/>
    <w:rsid w:val="00B825E9"/>
    <w:rsid w:val="00BB0B93"/>
    <w:rsid w:val="00BE2CB8"/>
    <w:rsid w:val="00C1026F"/>
    <w:rsid w:val="00C271AC"/>
    <w:rsid w:val="00DC13DB"/>
    <w:rsid w:val="00DE44A9"/>
    <w:rsid w:val="00E07C54"/>
    <w:rsid w:val="00E11FDA"/>
    <w:rsid w:val="00E62BBF"/>
    <w:rsid w:val="00E81E65"/>
    <w:rsid w:val="00F567D5"/>
    <w:rsid w:val="00FC1F8E"/>
    <w:rsid w:val="00FD0E9A"/>
    <w:rsid w:val="00FF6909"/>
    <w:rsid w:val="08D2B354"/>
    <w:rsid w:val="105AED68"/>
    <w:rsid w:val="2CCC64F2"/>
    <w:rsid w:val="38C4D409"/>
    <w:rsid w:val="392C1E25"/>
    <w:rsid w:val="46DA6E13"/>
    <w:rsid w:val="499FE6DD"/>
    <w:rsid w:val="52CD985F"/>
    <w:rsid w:val="5511A468"/>
    <w:rsid w:val="5EE765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41C259"/>
  <w15:chartTrackingRefBased/>
  <w15:docId w15:val="{1789C33E-67F1-4B6E-BD76-E4800D3D9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9E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509E2"/>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509E2"/>
    <w:rPr>
      <w:color w:val="0000FF"/>
      <w:u w:val="single"/>
    </w:rPr>
  </w:style>
  <w:style w:type="paragraph" w:styleId="ListParagraph">
    <w:name w:val="List Paragraph"/>
    <w:basedOn w:val="Normal"/>
    <w:uiPriority w:val="34"/>
    <w:qFormat/>
    <w:rsid w:val="006509E2"/>
    <w:pPr>
      <w:ind w:left="720"/>
      <w:contextualSpacing/>
    </w:pPr>
    <w:rPr>
      <w:rFonts w:asciiTheme="minorHAnsi" w:eastAsiaTheme="minorHAnsi" w:hAnsiTheme="minorHAnsi" w:cstheme="minorBidi"/>
    </w:rPr>
  </w:style>
  <w:style w:type="paragraph" w:styleId="Bibliography">
    <w:name w:val="Bibliography"/>
    <w:basedOn w:val="Normal"/>
    <w:next w:val="Normal"/>
    <w:uiPriority w:val="37"/>
    <w:unhideWhenUsed/>
    <w:rsid w:val="008C5114"/>
    <w:pPr>
      <w:tabs>
        <w:tab w:val="left" w:pos="504"/>
      </w:tabs>
      <w:spacing w:after="240"/>
      <w:ind w:left="504" w:hanging="504"/>
    </w:pPr>
  </w:style>
  <w:style w:type="table" w:styleId="GridTable6Colorful">
    <w:name w:val="Grid Table 6 Colorful"/>
    <w:basedOn w:val="TableNormal"/>
    <w:uiPriority w:val="51"/>
    <w:rsid w:val="008C52D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8C52D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8C52D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427E2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A2363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A23634"/>
    <w:pPr>
      <w:tabs>
        <w:tab w:val="center" w:pos="4513"/>
        <w:tab w:val="right" w:pos="9026"/>
      </w:tabs>
    </w:pPr>
  </w:style>
  <w:style w:type="character" w:customStyle="1" w:styleId="HeaderChar">
    <w:name w:val="Header Char"/>
    <w:basedOn w:val="DefaultParagraphFont"/>
    <w:link w:val="Header"/>
    <w:uiPriority w:val="99"/>
    <w:rsid w:val="00A23634"/>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23634"/>
    <w:pPr>
      <w:tabs>
        <w:tab w:val="center" w:pos="4513"/>
        <w:tab w:val="right" w:pos="9026"/>
      </w:tabs>
    </w:pPr>
  </w:style>
  <w:style w:type="character" w:customStyle="1" w:styleId="FooterChar">
    <w:name w:val="Footer Char"/>
    <w:basedOn w:val="DefaultParagraphFont"/>
    <w:link w:val="Footer"/>
    <w:uiPriority w:val="99"/>
    <w:rsid w:val="00A23634"/>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FE9A1E9046AEB408B6301B9159EE20D" ma:contentTypeVersion="13" ma:contentTypeDescription="Create a new document." ma:contentTypeScope="" ma:versionID="fff7efdbc149b1a31dde25cc731f46d7">
  <xsd:schema xmlns:xsd="http://www.w3.org/2001/XMLSchema" xmlns:xs="http://www.w3.org/2001/XMLSchema" xmlns:p="http://schemas.microsoft.com/office/2006/metadata/properties" xmlns:ns3="728e8564-8ada-46d2-a5fc-4c3b730924a6" xmlns:ns4="f17c507c-eb3a-4bc0-8be5-50f82380a438" targetNamespace="http://schemas.microsoft.com/office/2006/metadata/properties" ma:root="true" ma:fieldsID="c875078bab1f4ef0a29bd169cda2a80d" ns3:_="" ns4:_="">
    <xsd:import namespace="728e8564-8ada-46d2-a5fc-4c3b730924a6"/>
    <xsd:import namespace="f17c507c-eb3a-4bc0-8be5-50f82380a43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28e8564-8ada-46d2-a5fc-4c3b730924a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7c507c-eb3a-4bc0-8be5-50f82380a43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B534C27-B49C-4218-93E9-592E0D68DC2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659C3BD-310A-47E3-BEBC-C2199383A505}">
  <ds:schemaRefs>
    <ds:schemaRef ds:uri="http://schemas.microsoft.com/sharepoint/v3/contenttype/forms"/>
  </ds:schemaRefs>
</ds:datastoreItem>
</file>

<file path=customXml/itemProps3.xml><?xml version="1.0" encoding="utf-8"?>
<ds:datastoreItem xmlns:ds="http://schemas.openxmlformats.org/officeDocument/2006/customXml" ds:itemID="{8E8A2DC2-0B59-4612-BD4C-725F1E1E29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28e8564-8ada-46d2-a5fc-4c3b730924a6"/>
    <ds:schemaRef ds:uri="f17c507c-eb3a-4bc0-8be5-50f82380a4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5171</Words>
  <Characters>86480</Characters>
  <Application>Microsoft Office Word</Application>
  <DocSecurity>0</DocSecurity>
  <Lines>720</Lines>
  <Paragraphs>202</Paragraphs>
  <ScaleCrop>false</ScaleCrop>
  <Company/>
  <LinksUpToDate>false</LinksUpToDate>
  <CharactersWithSpaces>101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ienudeen Khan Abdul Basith</dc:creator>
  <cp:keywords/>
  <dc:description/>
  <cp:lastModifiedBy>Moienudeen Khan Abdul Basith</cp:lastModifiedBy>
  <cp:revision>4</cp:revision>
  <dcterms:created xsi:type="dcterms:W3CDTF">2021-03-03T08:42:00Z</dcterms:created>
  <dcterms:modified xsi:type="dcterms:W3CDTF">2021-03-03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FE9A1E9046AEB408B6301B9159EE20D</vt:lpwstr>
  </property>
  <property fmtid="{D5CDD505-2E9C-101B-9397-08002B2CF9AE}" pid="3" name="ZOTERO_PREF_1">
    <vt:lpwstr>&lt;data data-version="3" zotero-version="5.0.96"&gt;&lt;session id="ZRUssf14"/&gt;&lt;style id="http://www.zotero.org/styles/public-health-nutrition" hasBibliography="1" bibliographyStyleHasBeenSet="1"/&gt;&lt;prefs&gt;&lt;pref name="fieldType" value="Field"/&gt;&lt;/prefs&gt;&lt;/data&gt;</vt:lpwstr>
  </property>
</Properties>
</file>